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03154" w14:textId="77777777" w:rsidR="00875959" w:rsidRDefault="00FA73C9">
      <w:pPr>
        <w:pStyle w:val="Heading1"/>
      </w:pPr>
      <w:bookmarkStart w:id="0" w:name="data-sets"/>
      <w:bookmarkEnd w:id="0"/>
      <w:r>
        <w:t>Introduction</w:t>
      </w:r>
    </w:p>
    <w:p w14:paraId="1178B44B" w14:textId="30E55053" w:rsidR="00292305" w:rsidRPr="00292305" w:rsidRDefault="00FA73C9" w:rsidP="004D4BCE">
      <w:pPr>
        <w:pStyle w:val="FirstParagraph"/>
        <w:spacing w:line="360" w:lineRule="auto"/>
      </w:pPr>
      <w:r>
        <w:t>In recent years, the scale of data available for ecological research has increased due to advancements in high-throughput sampling technology</w:t>
      </w:r>
      <w:r w:rsidR="00433330">
        <w:t xml:space="preserve"> </w:t>
      </w:r>
      <w:r w:rsidR="00367C82">
        <w:fldChar w:fldCharType="begin" w:fldLock="1"/>
      </w:r>
      <w:r w:rsidR="00367C82">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367C82">
        <w:fldChar w:fldCharType="separate"/>
      </w:r>
      <w:r w:rsidR="00367C82" w:rsidRPr="00367C82">
        <w:rPr>
          <w:noProof/>
        </w:rPr>
        <w:t>(Kallenbach et al. 2014; Kfoury et al. 2017)</w:t>
      </w:r>
      <w:r w:rsidR="00367C82">
        <w:fldChar w:fldCharType="end"/>
      </w:r>
      <w:r>
        <w:t>, image processing</w:t>
      </w:r>
      <w:r w:rsidR="00367C82">
        <w:t xml:space="preserve"> </w:t>
      </w:r>
      <w:r w:rsidR="00367C82">
        <w:fldChar w:fldCharType="begin" w:fldLock="1"/>
      </w:r>
      <w:r w:rsidR="0066160A">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367C82">
        <w:fldChar w:fldCharType="separate"/>
      </w:r>
      <w:r w:rsidR="00367C82" w:rsidRPr="00367C82">
        <w:rPr>
          <w:noProof/>
        </w:rPr>
        <w:t>(Berger et al. 2010; Fahlgren et al. 2015)</w:t>
      </w:r>
      <w:r w:rsidR="00367C82">
        <w:fldChar w:fldCharType="end"/>
      </w:r>
      <w:r w:rsidR="00367C82">
        <w:t>,</w:t>
      </w:r>
      <w:r>
        <w:t xml:space="preserve"> automated </w:t>
      </w:r>
      <w:r w:rsidR="00367C82">
        <w:t xml:space="preserve">and remote </w:t>
      </w:r>
      <w:r>
        <w:t xml:space="preserve">data logging </w:t>
      </w:r>
      <w:r w:rsidR="0066160A">
        <w:fldChar w:fldCharType="begin" w:fldLock="1"/>
      </w:r>
      <w:r w:rsidR="0066160A">
        <w:instrText>ADDIN CSL_CITATION {"citationItems":[{"id":"ITEM-1","itemData":{"DOI":"10.1641/0006-3568(2005)055[0561:wsnfe]2.0.co;2","ISSN":"0006-3568","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66160A">
        <w:fldChar w:fldCharType="separate"/>
      </w:r>
      <w:r w:rsidR="0066160A" w:rsidRPr="0066160A">
        <w:rPr>
          <w:noProof/>
        </w:rPr>
        <w:t>(Cooke et al. 2004; Porter et al. 2005)</w:t>
      </w:r>
      <w:r w:rsidR="0066160A">
        <w:fldChar w:fldCharType="end"/>
      </w:r>
      <w:r w:rsidR="00367C82">
        <w:t>,</w:t>
      </w:r>
      <w:r w:rsidR="0066160A">
        <w:t xml:space="preserve"> remote sensing </w:t>
      </w:r>
      <w:r w:rsidR="0066160A">
        <w:fldChar w:fldCharType="begin" w:fldLock="1"/>
      </w:r>
      <w:r w:rsidR="0066160A">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66160A">
        <w:fldChar w:fldCharType="separate"/>
      </w:r>
      <w:r w:rsidR="0066160A" w:rsidRPr="0066160A">
        <w:rPr>
          <w:noProof/>
        </w:rPr>
        <w:t>(Roughgarden et al. 1991; Aplin 2005)</w:t>
      </w:r>
      <w:r w:rsidR="0066160A">
        <w:fldChar w:fldCharType="end"/>
      </w:r>
      <w:r>
        <w:t>,</w:t>
      </w:r>
      <w:r w:rsidR="00367C82">
        <w:t xml:space="preserve"> high-throughput sequencing </w:t>
      </w:r>
      <w:commentRangeStart w:id="1"/>
      <w:r w:rsidR="00367C82">
        <w:t>technologies</w:t>
      </w:r>
      <w:commentRangeEnd w:id="1"/>
      <w:r w:rsidR="00367C82">
        <w:rPr>
          <w:rStyle w:val="CommentReference"/>
        </w:rPr>
        <w:commentReference w:id="1"/>
      </w:r>
      <w:r w:rsidR="00367C82">
        <w:t xml:space="preserve"> </w:t>
      </w:r>
      <w:r w:rsidR="00367C82">
        <w:fldChar w:fldCharType="begin" w:fldLock="1"/>
      </w:r>
      <w:r w:rsidR="00367C82">
        <w:instrText>ADDIN CSL_CITATION {"citationItems":[{"id":"ITEM-1","itemData":{"DOI":"10.1186/1742-9994-6-16","ISSN":"1742-9994","abstract":"In order to understand the role of herbivores in trophic webs, it is essential to know what they feed on. Diet analysis is, however, a challenge in many small herbivores with a secretive life style. In this paper, we compare novel (high-throughput pyrosequencing) DNA barcoding technology for plant mixture with traditional microhistological method. We analysed stomach contents of two ecologically important subarctic vole species, Microtus oeconomus and Myodes rufocanus, with the two methods. DNA barcoding was conducted using the P6-loop of the chloroplast trn L (UAA) intron. Although the identified plant taxa in the diets matched relatively well between the two methods, DNA barcoding gave by far taxonomically more detailed results. Quantitative comparison of results was difficult, mainly due to low taxonomic resolution of the microhistological method, which also in part explained discrepancies between the methods. Other discrepancies were likely due to biases mostly in the microhistological analysis. We conclude that DNA barcoding opens up for new possibilities in the study of plant-herbivore interactions, giving a detailed and relatively unbiased picture of food utilization of herbivores.","author":[{"dropping-particle":"","family":"Soininen","given":"Eeva M","non-dropping-particle":"","parse-names":false,"suffix":""},{"dropping-particle":"","family":"Valentini","given":"Alice","non-dropping-particle":"","parse-names":false,"suffix":""},{"dropping-particle":"","family":"Coissac","given":"Eric","non-dropping-particle":"","parse-names":false,"suffix":""},{"dropping-particle":"","family":"Miquel","given":"Christian","non-dropping-particle":"","parse-names":false,"suffix":""},{"dropping-particle":"","family":"Gielly","given":"Ludovic","non-dropping-particle":"","parse-names":false,"suffix":""},{"dropping-particle":"","family":"Brochmann","given":"Christian","non-dropping-particle":"","parse-names":false,"suffix":""},{"dropping-particle":"","family":"Brysting","given":"Anne K","non-dropping-particle":"","parse-names":false,"suffix":""},{"dropping-particle":"","family":"Sønstebø","given":"Jørn H","non-dropping-particle":"","parse-names":false,"suffix":""},{"dropping-particle":"","family":"Ims","given":"Rolf A","non-dropping-particle":"","parse-names":false,"suffix":""},{"dropping-particle":"","family":"Yoccoz","given":"Nigel G","non-dropping-particle":"","parse-names":false,"suffix":""},{"dropping-particle":"","family":"Taberlet","given":"Pierre","non-dropping-particle":"","parse-names":false,"suffix":""}],"container-title":"Frontiers in Zoology","id":"ITEM-1","issue":"1","issued":{"date-parts":[["2009","8","20"]]},"page":"16","publisher":"BioMed Central","title":"Analysing diet of small herbivores: the efficiency of DNA barcoding coupled with high-throughput pyrosequencing for deciphering the composition of complex plant mixtures","type":"article-journal","volume":"6"},"uris":["http://www.mendeley.com/documents/?uuid=2eadb6c2-e767-3fcc-9181-f0d7ec0419eb"]}],"mendeley":{"formattedCitation":"(Soininen et al. 2009)","plainTextFormattedCitation":"(Soininen et al. 2009)","previouslyFormattedCitation":"(Soininen et al. 2009)"},"properties":{"noteIndex":0},"schema":"https://github.com/citation-style-language/schema/raw/master/csl-citation.json"}</w:instrText>
      </w:r>
      <w:r w:rsidR="00367C82">
        <w:fldChar w:fldCharType="separate"/>
      </w:r>
      <w:r w:rsidR="00367C82" w:rsidRPr="00367C82">
        <w:rPr>
          <w:noProof/>
        </w:rPr>
        <w:t>(Soininen et al. 2009)</w:t>
      </w:r>
      <w:r w:rsidR="00367C82">
        <w:fldChar w:fldCharType="end"/>
      </w:r>
      <w:r w:rsidR="00367C82">
        <w:t>,</w:t>
      </w:r>
      <w:r>
        <w:t xml:space="preserve"> and citizen science</w:t>
      </w:r>
      <w:r w:rsidR="0066160A">
        <w:t xml:space="preserve"> </w:t>
      </w:r>
      <w:r w:rsidR="0066160A">
        <w:fldChar w:fldCharType="begin" w:fldLock="1"/>
      </w:r>
      <w:r w:rsidR="0065198D">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66160A">
        <w:fldChar w:fldCharType="separate"/>
      </w:r>
      <w:r w:rsidR="0066160A" w:rsidRPr="0066160A">
        <w:rPr>
          <w:noProof/>
        </w:rPr>
        <w:t>(Silvertown 2009; Bonney et al. 2009; Dickinson et al. 2012)</w:t>
      </w:r>
      <w:r w:rsidR="0066160A">
        <w:fldChar w:fldCharType="end"/>
      </w:r>
      <w:r>
        <w:t>. Resulting large, multivariate datasets have the potential to increase our understanding of ecological phenomena, given that adequate statistical techniques are used to separate signal fro</w:t>
      </w:r>
      <w:r w:rsidR="0066160A">
        <w:t>m potentially increasing noise.</w:t>
      </w:r>
    </w:p>
    <w:p w14:paraId="30985E7A" w14:textId="379453EE" w:rsidR="00A716B7" w:rsidRDefault="00A716B7" w:rsidP="006E33FE">
      <w:pPr>
        <w:pStyle w:val="FirstParagraph"/>
        <w:spacing w:line="360" w:lineRule="auto"/>
      </w:pPr>
      <w:r>
        <w:t xml:space="preserve">Multivariate </w:t>
      </w:r>
      <w:commentRangeStart w:id="2"/>
      <w:r>
        <w:t>data can be analyzed in two fundamentally different ways—unsupervised, and supervised analyses</w:t>
      </w:r>
      <w:commentRangeEnd w:id="2"/>
      <w:r w:rsidR="004D4BCE">
        <w:rPr>
          <w:rStyle w:val="CommentReference"/>
        </w:rPr>
        <w:commentReference w:id="2"/>
      </w:r>
      <w:r>
        <w:t xml:space="preserve">. </w:t>
      </w:r>
      <w:r w:rsidR="00FA73C9">
        <w:t xml:space="preserve"> </w:t>
      </w:r>
      <w:r w:rsidR="006E33FE">
        <w:t>Uns</w:t>
      </w:r>
      <w:r w:rsidR="00433330">
        <w:t xml:space="preserve">upervised analyses </w:t>
      </w:r>
      <w:r>
        <w:t>describe patterns in the data and are often used in more descriptive studies.  For example</w:t>
      </w:r>
      <w:r w:rsidR="004D4BCE">
        <w:t>,</w:t>
      </w:r>
      <w:r>
        <w:t xml:space="preserve"> principal component analysis is a widely used unsupervised technique that describes the covariation among variables </w:t>
      </w:r>
      <w:r w:rsidR="004D4BCE">
        <w:t>by creating new axes that represent linear combinations of variables</w:t>
      </w:r>
      <w:r>
        <w:t xml:space="preserve">.  These axes can sometimes be thought of as </w:t>
      </w:r>
      <w:r w:rsidR="004D4BCE">
        <w:t>“</w:t>
      </w:r>
      <w:r>
        <w:t>latent variables</w:t>
      </w:r>
      <w:r w:rsidR="004D4BCE">
        <w:t>”</w:t>
      </w:r>
      <w:r>
        <w:t xml:space="preserve">. For example the leaf economics spectrum (LES) is a principal component axis that describes covariation in a set of plant traits </w:t>
      </w:r>
      <w:r w:rsidR="003A3887">
        <w:t>and ranges from a resource acquisitive</w:t>
      </w:r>
      <w:r>
        <w:t xml:space="preserve"> strategy to a </w:t>
      </w:r>
      <w:r w:rsidR="003A3887">
        <w:t>resource conservative</w:t>
      </w:r>
      <w:r>
        <w:t xml:space="preserve"> strategy</w:t>
      </w:r>
      <w:r w:rsidR="0065198D">
        <w:t xml:space="preserve"> </w:t>
      </w:r>
      <w:r w:rsidR="0065198D">
        <w:fldChar w:fldCharType="begin" w:fldLock="1"/>
      </w:r>
      <w:r w:rsidR="00462571">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rsidR="0065198D">
        <w:fldChar w:fldCharType="separate"/>
      </w:r>
      <w:r w:rsidR="0065198D" w:rsidRPr="0065198D">
        <w:rPr>
          <w:noProof/>
        </w:rPr>
        <w:t>(Wright et al. 2004)</w:t>
      </w:r>
      <w:r w:rsidR="0065198D">
        <w:fldChar w:fldCharType="end"/>
      </w:r>
      <w:r>
        <w:t xml:space="preserve">. </w:t>
      </w:r>
    </w:p>
    <w:p w14:paraId="5C451541" w14:textId="3E66192A" w:rsidR="00A716B7" w:rsidRDefault="00A716B7" w:rsidP="006E33FE">
      <w:pPr>
        <w:pStyle w:val="FirstParagraph"/>
        <w:spacing w:line="360" w:lineRule="auto"/>
      </w:pPr>
      <w:r>
        <w:t xml:space="preserve">Supervised analyses, on the other hand, are appropriate if the goal is to describe a multivariate response to some predictor variable, or to describe multivariate differences between </w:t>
      </w:r>
      <w:r w:rsidR="0065198D">
        <w:rPr>
          <w:i/>
        </w:rPr>
        <w:t xml:space="preserve">a </w:t>
      </w:r>
      <w:r w:rsidR="0065198D" w:rsidRPr="0065198D">
        <w:rPr>
          <w:i/>
        </w:rPr>
        <w:t>priori</w:t>
      </w:r>
      <w:r w:rsidR="0065198D">
        <w:t xml:space="preserve"> chosen groups such as </w:t>
      </w:r>
      <w:r w:rsidRPr="0065198D">
        <w:t>treatment</w:t>
      </w:r>
      <w:r>
        <w:t xml:space="preserve"> groups</w:t>
      </w:r>
      <w:r w:rsidR="0065198D">
        <w:t xml:space="preserve"> in a manipulative experiment</w:t>
      </w:r>
      <w:r>
        <w:t xml:space="preserve"> (</w:t>
      </w:r>
      <w:r w:rsidR="0065198D">
        <w:t xml:space="preserve">i.e., </w:t>
      </w:r>
      <w:r>
        <w:t xml:space="preserve">discriminant analysis). </w:t>
      </w:r>
    </w:p>
    <w:p w14:paraId="4700F106" w14:textId="2B919564" w:rsidR="00A716B7" w:rsidRDefault="00A716B7" w:rsidP="006E33FE">
      <w:pPr>
        <w:pStyle w:val="FirstParagraph"/>
        <w:spacing w:line="360" w:lineRule="auto"/>
      </w:pPr>
      <w:r>
        <w:t xml:space="preserve">Although unsupervised analyses can’t be used to discriminate groups or find relationships in and of themselves, the latent variables they produce are </w:t>
      </w:r>
      <w:r w:rsidR="004D4BCE">
        <w:t>sometimes</w:t>
      </w:r>
      <w:r>
        <w:t xml:space="preserve"> used </w:t>
      </w:r>
      <w:r w:rsidR="004D4BCE">
        <w:t xml:space="preserve">by ecologists </w:t>
      </w:r>
      <w:r>
        <w:t xml:space="preserve">in further analyses with the intent of discriminating groups.  For example, one might test if two plant species differ in their location along the LES axis with a t-test on principal component axis scores.  </w:t>
      </w:r>
      <w:r w:rsidR="004D4BCE">
        <w:t xml:space="preserve">This type of analysis may be justifiable when a principal component axis clearly represents a spectrum of biological variation, such as the LES.  </w:t>
      </w:r>
      <w:r w:rsidR="004D4BCE">
        <w:lastRenderedPageBreak/>
        <w:t>However, this strategy of using unsupervised analyses to reduce dimensionality followed by statistical tests is usually not appropriate, as we will demonstrate below.</w:t>
      </w:r>
    </w:p>
    <w:p w14:paraId="48380A3B" w14:textId="2F524848" w:rsidR="006E33FE" w:rsidRDefault="006E33FE" w:rsidP="006E33FE">
      <w:pPr>
        <w:pStyle w:val="FirstParagraph"/>
        <w:spacing w:line="360" w:lineRule="auto"/>
      </w:pPr>
      <w:r>
        <w:t>For a variety of reasons</w:t>
      </w:r>
      <w:r w:rsidR="00FA73C9">
        <w:t xml:space="preserve">, </w:t>
      </w:r>
      <w:r>
        <w:t>ecology researchers often</w:t>
      </w:r>
      <w:r w:rsidR="00FA73C9">
        <w:t xml:space="preserve"> use </w:t>
      </w:r>
      <w:r>
        <w:t>an unsupervised analysis, such as PCA,</w:t>
      </w:r>
      <w:r w:rsidR="00FA73C9">
        <w:t xml:space="preserve"> to reduce dimensionality, then look for visual patterns in labeled </w:t>
      </w:r>
      <w:proofErr w:type="spellStart"/>
      <w:r w:rsidR="00FA73C9">
        <w:t>datapoints</w:t>
      </w:r>
      <w:proofErr w:type="spellEnd"/>
      <w:r w:rsidR="00FA73C9">
        <w:t xml:space="preserve"> in </w:t>
      </w:r>
      <w:r>
        <w:t xml:space="preserve">a two-dimensional plot of new, latent variable axes. </w:t>
      </w:r>
      <w:commentRangeStart w:id="3"/>
      <w:r>
        <w:t xml:space="preserve">To derive some p-value to report, researchers may perform some kind of univariate hypothesis testing on the values of the </w:t>
      </w:r>
      <w:proofErr w:type="spellStart"/>
      <w:r>
        <w:t>datapoints</w:t>
      </w:r>
      <w:proofErr w:type="spellEnd"/>
      <w:r>
        <w:t xml:space="preserve"> along these new latent variables (e.g. PC axis scores)</w:t>
      </w:r>
      <w:r w:rsidR="00FA73C9">
        <w:t>.</w:t>
      </w:r>
      <w:commentRangeEnd w:id="3"/>
      <w:r w:rsidR="0002229B">
        <w:rPr>
          <w:rStyle w:val="CommentReference"/>
        </w:rPr>
        <w:commentReference w:id="3"/>
      </w:r>
      <w:r w:rsidR="00FA73C9">
        <w:t xml:space="preserve"> This can result in complicated interpretation of </w:t>
      </w:r>
      <w:proofErr w:type="spellStart"/>
      <w:r w:rsidR="00FA73C9">
        <w:t>ecologicaly</w:t>
      </w:r>
      <w:proofErr w:type="spellEnd"/>
      <w:r w:rsidR="00FA73C9">
        <w:t xml:space="preserve"> meaningful results because a significant effect of a PC axis does not necessarily convey meaning unless the axis </w:t>
      </w:r>
      <w:proofErr w:type="spellStart"/>
      <w:r w:rsidR="00FA73C9">
        <w:t>iteslf</w:t>
      </w:r>
      <w:proofErr w:type="spellEnd"/>
      <w:r w:rsidR="00FA73C9">
        <w:t xml:space="preserve"> makes good biological sense. Not only does this obscure the interpretation of results, but it can also lead to incorrect conclusions</w:t>
      </w:r>
      <w:r w:rsidR="00441AFF">
        <w:t xml:space="preserve"> because unsupervised and supervised analyses are fundamentally different. For example, unsupervised and supervised analyses are likely to lead to different conclusions</w:t>
      </w:r>
      <w:r w:rsidR="00FA73C9">
        <w:t xml:space="preserve"> when the response variables that most stron</w:t>
      </w:r>
      <w:r>
        <w:t>g</w:t>
      </w:r>
      <w:r w:rsidR="00FA73C9">
        <w:t xml:space="preserve">ly influence the independent variable don’t contribute much to </w:t>
      </w:r>
      <w:proofErr w:type="spellStart"/>
      <w:r w:rsidR="00FA73C9">
        <w:t>overal</w:t>
      </w:r>
      <w:proofErr w:type="spellEnd"/>
      <w:r w:rsidR="00FA73C9">
        <w:t xml:space="preserve"> covariation in the dataset, as we will demonstrate below. </w:t>
      </w:r>
      <w:r>
        <w:t>Additionally, determining which</w:t>
      </w:r>
      <w:r w:rsidR="00441AFF">
        <w:t xml:space="preserve"> variables best predict the independent variable (whether it be categorical or continuous) is complicated in unsupervised analyses like PCA since the axes that best explain the independent variable are likely not the linear combination of variables that best explain the independent variable.  Therefore, researchers often use post-hoc univariate tests to determine which variables are driving the relationship after seeing separation in PCA space, unnecessarily inflating type I error.</w:t>
      </w:r>
    </w:p>
    <w:p w14:paraId="7FFB9BA1" w14:textId="40E236B1" w:rsidR="001668E5" w:rsidRDefault="001668E5" w:rsidP="001668E5">
      <w:pPr>
        <w:pStyle w:val="FirstParagraph"/>
        <w:spacing w:line="360" w:lineRule="auto"/>
      </w:pPr>
      <w:r>
        <w:t xml:space="preserve">Supervised analyses in [WHO USES CCA AND LDA AND RA?] have been used for a long time.  For example, redundancy analysis was </w:t>
      </w:r>
      <w:proofErr w:type="spellStart"/>
      <w:r>
        <w:t>devolped</w:t>
      </w:r>
      <w:proofErr w:type="spellEnd"/>
      <w:r>
        <w:t xml:space="preserve"> in 1968 (Stewart and Lowe) and does some stuff…… However, redundancy analysis performs poorly on datasets with missing values, with small sample sizes (relative to number of variables) or a high degree of multicollinearity </w:t>
      </w:r>
      <w:r>
        <w:fldChar w:fldCharType="begin" w:fldLock="1"/>
      </w:r>
      <w:r w:rsidR="008A2E27">
        <w:instrText>ADDIN CSL_CITATION {"citationItems":[{"id":"ITEM-1","itemData":{"author":[{"dropping-particle":"","family":"Liu","given":"Jinyi","non-dropping-particle":"","parse-names":false,"suffix":""}],"container-title":"MSc. Thesis","id":"ITEM-1","issue":"April","issued":{"date-parts":[["2011"]]},"note":"The underlying assumption of all PLS methods is that the original variables are generated by a system or process which is driven by a small number of latent variables. Projections\n\nTo read:\nTalbot, 1997","number-of-pages":"81","publisher":"Dalhousie University","title":"Overview of redundancy analysis and partial linear squares and their extension to the frequency domain","type":"thesis"},"uris":["http://www.mendeley.com/documents/?uuid=d7d1f3ee-ce53-4811-8d80-a4a54eb060de"]}],"mendeley":{"formattedCitation":"(Liu 2011)","plainTextFormattedCitation":"(Liu 2011)","previouslyFormattedCitation":"(Liu 2011)"},"properties":{"noteIndex":0},"schema":"https://github.com/citation-style-language/schema/raw/master/csl-citation.json"}</w:instrText>
      </w:r>
      <w:r>
        <w:fldChar w:fldCharType="separate"/>
      </w:r>
      <w:r w:rsidRPr="004D4BCE">
        <w:rPr>
          <w:noProof/>
        </w:rPr>
        <w:t>(Liu 2011)</w:t>
      </w:r>
      <w:r>
        <w:fldChar w:fldCharType="end"/>
      </w:r>
      <w:r>
        <w:t>. [EXPLAIN MULTICOLLINEARITY]. PERMANOVA, which is (maybe???) an extension of redundancy analysis, is able to [do some things well], but it requires a distance matrix as an input, and therefore you lose all information about individual variables. It also does not deal with multicollinearity well, as we will demonstrate.  PLS doesn’t have these problems.</w:t>
      </w:r>
    </w:p>
    <w:p w14:paraId="02ABC7F4" w14:textId="13228E4C" w:rsidR="001668E5" w:rsidRDefault="001668E5" w:rsidP="001668E5">
      <w:pPr>
        <w:pStyle w:val="BodyText"/>
      </w:pPr>
    </w:p>
    <w:p w14:paraId="2FB9A4FF" w14:textId="77777777" w:rsidR="001668E5" w:rsidRPr="001668E5" w:rsidRDefault="001668E5" w:rsidP="001668E5">
      <w:pPr>
        <w:pStyle w:val="BodyText"/>
      </w:pPr>
    </w:p>
    <w:p w14:paraId="28ED427E" w14:textId="774D1EB3" w:rsidR="00875959" w:rsidRDefault="00FA73C9" w:rsidP="006E33FE">
      <w:pPr>
        <w:pStyle w:val="FirstParagraph"/>
        <w:spacing w:line="360" w:lineRule="auto"/>
      </w:pPr>
      <w:r>
        <w:t xml:space="preserve">Partial least squares regression (PLS, also called “projection to latent structures”) and its discriminant analysis </w:t>
      </w:r>
      <w:r w:rsidR="006E33FE">
        <w:t xml:space="preserve">extension </w:t>
      </w:r>
      <w:r>
        <w:t xml:space="preserve">(PLS-DA), are supervised statistical techniques that work on datasets where the number of variables is greater than the number of samples. </w:t>
      </w:r>
      <w:r w:rsidR="008A2E27">
        <w:t xml:space="preserve">The underlying assumption of PLS is that the measured variables are influenced by some process which is driven by a much smaller number of variables.  PLS was designed to work with datasets with a high degree of multicollinearity,  missing values, and small sample sizes relative to number of variables </w:t>
      </w:r>
      <w:r w:rsidR="008A2E27">
        <w:fldChar w:fldCharType="begin" w:fldLock="1"/>
      </w:r>
      <w:r w:rsidR="008A2E27">
        <w:instrText>ADDIN CSL_CITATION {"citationItems":[{"id":"ITEM-1","itemData":{"author":[{"dropping-particle":"","family":"Liu","given":"Jinyi","non-dropping-particle":"","parse-names":false,"suffix":""}],"container-title":"MSc. Thesis","id":"ITEM-1","issue":"April","issued":{"date-parts":[["2011"]]},"note":"The underlying assumption of all PLS methods is that the original variables are generated by a system or process which is driven by a small number of latent variables. Projections\n\nTo read:\nTalbot, 1997","number-of-pages":"81","publisher":"Dalhousie University","title":"Overview of redundancy analysis and partial linear squares and their extension to the frequency domain","type":"thesis"},"uris":["http://www.mendeley.com/documents/?uuid=d7d1f3ee-ce53-4811-8d80-a4a54eb060de"]}],"mendeley":{"formattedCitation":"(Liu 2011)","plainTextFormattedCitation":"(Liu 2011)"},"properties":{"noteIndex":0},"schema":"https://github.com/citation-style-language/schema/raw/master/csl-citation.json"}</w:instrText>
      </w:r>
      <w:r w:rsidR="008A2E27">
        <w:fldChar w:fldCharType="separate"/>
      </w:r>
      <w:r w:rsidR="008A2E27" w:rsidRPr="008A2E27">
        <w:rPr>
          <w:noProof/>
        </w:rPr>
        <w:t>(Liu 2011)</w:t>
      </w:r>
      <w:r w:rsidR="008A2E27">
        <w:fldChar w:fldCharType="end"/>
      </w:r>
      <w:bookmarkStart w:id="4" w:name="_GoBack"/>
      <w:bookmarkEnd w:id="4"/>
      <w:r w:rsidR="008A2E27">
        <w:t>. It</w:t>
      </w:r>
      <w:r>
        <w:t xml:space="preserve"> has </w:t>
      </w:r>
      <w:r w:rsidR="008A2E27">
        <w:t>therefore</w:t>
      </w:r>
      <w:r>
        <w:t xml:space="preserve"> gained popularity in metabolomics[citation], a field that regularly deals with datasets </w:t>
      </w:r>
      <w:r w:rsidR="008A2E27">
        <w:t xml:space="preserve">of </w:t>
      </w:r>
      <w:r>
        <w:t xml:space="preserve">many </w:t>
      </w:r>
      <w:r w:rsidR="008A2E27">
        <w:t>metabolites that are generated by underlying metabolic pathways</w:t>
      </w:r>
      <w:r>
        <w:t>. Several s</w:t>
      </w:r>
      <w:r w:rsidR="006E33FE">
        <w:t>tatistical software packages have</w:t>
      </w:r>
      <w:r>
        <w:t xml:space="preserve"> been developed around this technique, specifically for analyzing metabolomic data [SIMCA and metaboanalyst.com]. PLS and its </w:t>
      </w:r>
      <w:proofErr w:type="spellStart"/>
      <w:r>
        <w:t>extentions</w:t>
      </w:r>
      <w:proofErr w:type="spellEnd"/>
      <w:r>
        <w:t xml:space="preserve"> have been adopted by many chemical ecologists[citations], but the usefulness of these techniques is not limited to metabolomic data and is an appropriate approach for answering many ecological questions.</w:t>
      </w:r>
    </w:p>
    <w:p w14:paraId="311C9312" w14:textId="77777777" w:rsidR="00875959" w:rsidRDefault="00FA73C9" w:rsidP="006E33FE">
      <w:pPr>
        <w:pStyle w:val="BodyText"/>
        <w:spacing w:line="360" w:lineRule="auto"/>
      </w:pPr>
      <w:r>
        <w:t>In this primer we intend to demonstrate advantages of PLS over dimensionality reduction followed by univariate hypothesis testing, discuss model validation and hypothesis testing with PLS including important caveats, and demonstrate the use, reporting, and interpretation of PLS results on an ecological dataset.</w:t>
      </w:r>
    </w:p>
    <w:p w14:paraId="3042F554" w14:textId="77777777" w:rsidR="00875959" w:rsidRDefault="00FA73C9">
      <w:pPr>
        <w:pStyle w:val="Heading1"/>
      </w:pPr>
      <w:bookmarkStart w:id="5" w:name="questions-i-have"/>
      <w:bookmarkStart w:id="6" w:name="methods-briefly"/>
      <w:bookmarkEnd w:id="5"/>
      <w:bookmarkEnd w:id="6"/>
      <w:r>
        <w:t>Methods (briefly)</w:t>
      </w:r>
    </w:p>
    <w:p w14:paraId="13CA5E8D" w14:textId="038CE42C" w:rsidR="00875959" w:rsidRDefault="00FA73C9">
      <w:pPr>
        <w:pStyle w:val="Heading2"/>
      </w:pPr>
      <w:bookmarkStart w:id="7" w:name="simulated-data-methods"/>
      <w:bookmarkEnd w:id="7"/>
      <w:r>
        <w:t>Simulated data methods</w:t>
      </w:r>
    </w:p>
    <w:p w14:paraId="4F1A303E" w14:textId="4E7BB709" w:rsidR="0083131C" w:rsidRPr="0083131C" w:rsidRDefault="0083131C" w:rsidP="0083131C">
      <w:pPr>
        <w:pStyle w:val="BodyText"/>
      </w:pPr>
      <w:r>
        <w:t>I generated multivariate datasets with three “pieces” to them.  One set of variables has low covariation (I’ve called it “noise”).  Another set of variables has medium to high covariation (“signal”), and another set of variables discriminates between two groups, and also has medium to high covariation (“discriminating”).  Then I analyzed these data in a discriminant analysis fashion with PCA followed by a t-test on the PC axes, PLS-DA, and PERMANOVA</w:t>
      </w:r>
    </w:p>
    <w:p w14:paraId="729E9D1F" w14:textId="75ACDC50" w:rsidR="00875959" w:rsidRDefault="00FA73C9">
      <w:pPr>
        <w:pStyle w:val="Heading2"/>
      </w:pPr>
      <w:bookmarkStart w:id="8" w:name="cupcakes-vs.muffins-methods"/>
      <w:bookmarkEnd w:id="8"/>
      <w:r>
        <w:lastRenderedPageBreak/>
        <w:t>Cupcakes vs. Muffins methods</w:t>
      </w:r>
    </w:p>
    <w:p w14:paraId="49FE91EB" w14:textId="77777777" w:rsidR="00875959" w:rsidRDefault="00FA73C9" w:rsidP="00632140">
      <w:pPr>
        <w:pStyle w:val="FirstParagraph"/>
        <w:spacing w:line="360" w:lineRule="auto"/>
      </w:pPr>
      <w:r>
        <w:t>I took a random subsample of 40 recipes (20 muffins and 20 cupcakes) where each variable is an ingredient (in cups per serving) and applied PCA and PLS-DA on it. I tried this with several random seeds to purposefully cherry-pick an example where PCA revealed some separation to compare the results of PCA vs PLS-DA.</w:t>
      </w:r>
    </w:p>
    <w:p w14:paraId="4630AE53" w14:textId="77777777" w:rsidR="00875959" w:rsidRDefault="00FA73C9" w:rsidP="00632140">
      <w:pPr>
        <w:pStyle w:val="BodyText"/>
        <w:spacing w:line="360" w:lineRule="auto"/>
      </w:pPr>
      <w:r>
        <w:t>I should also do PLS regression on calories per serving and include that instead or in addition to the cupcakes vs. muffins plots.</w:t>
      </w:r>
    </w:p>
    <w:p w14:paraId="549C8AB5" w14:textId="77777777" w:rsidR="00875959" w:rsidRDefault="00FA73C9">
      <w:pPr>
        <w:pStyle w:val="Heading1"/>
      </w:pPr>
      <w:bookmarkStart w:id="9" w:name="results"/>
      <w:bookmarkEnd w:id="9"/>
      <w:r>
        <w:t>Results</w:t>
      </w:r>
    </w:p>
    <w:p w14:paraId="14821274" w14:textId="7B29C256" w:rsidR="00875959" w:rsidRDefault="00FA73C9">
      <w:pPr>
        <w:pStyle w:val="Heading2"/>
      </w:pPr>
      <w:bookmarkStart w:id="10" w:name="simulated-data-set"/>
      <w:bookmarkEnd w:id="10"/>
      <w:r>
        <w:t>Simulated data set</w:t>
      </w:r>
    </w:p>
    <w:p w14:paraId="0C1156EE" w14:textId="5552653C" w:rsidR="0083131C" w:rsidRDefault="0083131C" w:rsidP="0083131C">
      <w:pPr>
        <w:pStyle w:val="BodyText"/>
      </w:pPr>
      <w:r>
        <w:t>What I can say for almost sure:</w:t>
      </w:r>
    </w:p>
    <w:p w14:paraId="71EBC906" w14:textId="05ACE549" w:rsidR="0083131C" w:rsidRDefault="0083131C" w:rsidP="0083131C">
      <w:pPr>
        <w:pStyle w:val="BodyText"/>
        <w:numPr>
          <w:ilvl w:val="0"/>
          <w:numId w:val="18"/>
        </w:numPr>
      </w:pPr>
      <w:r>
        <w:t xml:space="preserve">Separation in PCA space is terrible at finding a needle in a haystack.  That is, if your discriminating variables are a small proportion (or even only half) of your total variables, it does an exceptionally terrible job at detecting differences between groups.  </w:t>
      </w:r>
    </w:p>
    <w:p w14:paraId="5502A22F" w14:textId="0FE1C650" w:rsidR="0083131C" w:rsidRDefault="0083131C" w:rsidP="0083131C">
      <w:pPr>
        <w:pStyle w:val="BodyText"/>
        <w:numPr>
          <w:ilvl w:val="0"/>
          <w:numId w:val="18"/>
        </w:numPr>
      </w:pPr>
      <w:r>
        <w:t xml:space="preserve">PERMANOVA does better at discriminant analyses than PLS-DA or t-tests on PCA axes in every situation I’ve tested.  </w:t>
      </w:r>
      <w:r w:rsidR="00224800">
        <w:t xml:space="preserve">PERMANOVA detects differences even when discriminating variables are a small proportion of the data.  The performance of PERMANOVA is somewhat reduced when other covarying (but not correlated with group membership) variables are added.  In this situation, PLS-DA actually finds group separation more often, which could be interpreted as false positives. </w:t>
      </w:r>
      <w:r>
        <w:t>So, if your goal is just to say that two or more groups are different, use PERMANOVA.  It offers more flexible design (multiple factors and their interactions) and doesn’t even seem THAT sensitive to departures from homogeneity of variance</w:t>
      </w:r>
      <w:r w:rsidR="00C67D42">
        <w:t xml:space="preserve"> (I tested this)</w:t>
      </w:r>
      <w:r>
        <w:t>.  The only disadvantage is that if you want to find out which variables are responsible for separation, you need to do all the post hoc tests and then you lose power quickly.  PLS-DA on the other hand, offers VIP scores or axis loadings that can help you identify important variables.  I guess there’s no reason you couldn’t do both.</w:t>
      </w:r>
      <w:r w:rsidR="00224800">
        <w:t xml:space="preserve"> </w:t>
      </w:r>
      <w:r w:rsidR="00691785">
        <w:t xml:space="preserve"> Basically, my response to </w:t>
      </w:r>
      <w:r w:rsidR="00691785">
        <w:fldChar w:fldCharType="begin" w:fldLock="1"/>
      </w:r>
      <w:r w:rsidR="006A3824">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uris":["http://www.mendeley.com/documents/?uuid=7d82bb3d-7cc2-36c7-9e42-56e92c50eeac"]}],"mendeley":{"formattedCitation":"(Worley and Powers 2016)","plainTextFormattedCitation":"(Worley and Powers 2016)","previouslyFormattedCitation":"(Worley and Powers 2016)"},"properties":{"noteIndex":0},"schema":"https://github.com/citation-style-language/schema/raw/master/csl-citation.json"}</w:instrText>
      </w:r>
      <w:r w:rsidR="00691785">
        <w:fldChar w:fldCharType="separate"/>
      </w:r>
      <w:r w:rsidR="00691785" w:rsidRPr="00691785">
        <w:rPr>
          <w:noProof/>
        </w:rPr>
        <w:t>(Worley and Powers 2016)</w:t>
      </w:r>
      <w:r w:rsidR="00691785">
        <w:fldChar w:fldCharType="end"/>
      </w:r>
      <w:r w:rsidR="00691785">
        <w:t xml:space="preserve"> is “no, don’t use PCA to validate PLS-DA models.  Use PERMANOVA”.</w:t>
      </w:r>
    </w:p>
    <w:p w14:paraId="18D67F3C" w14:textId="00B8D67C" w:rsidR="00691785" w:rsidRDefault="00691785" w:rsidP="0083131C">
      <w:pPr>
        <w:pStyle w:val="BodyText"/>
        <w:numPr>
          <w:ilvl w:val="0"/>
          <w:numId w:val="18"/>
        </w:numPr>
      </w:pPr>
      <w:r>
        <w:t xml:space="preserve">The </w:t>
      </w:r>
      <w:proofErr w:type="spellStart"/>
      <w:r>
        <w:t>adonis</w:t>
      </w:r>
      <w:proofErr w:type="spellEnd"/>
      <w:r>
        <w:t>() function that runs PERMANOVA can also be used for continuous response variables (I’m not sure what this test is called, PER-multivariate-regression?).  It seems like it also does a better job than PLS, but I haven’t fully tested this yet.</w:t>
      </w:r>
    </w:p>
    <w:p w14:paraId="2CE317E5" w14:textId="56EBBC1D" w:rsidR="0083131C" w:rsidRDefault="0083131C" w:rsidP="0083131C">
      <w:pPr>
        <w:pStyle w:val="BodyText"/>
        <w:numPr>
          <w:ilvl w:val="0"/>
          <w:numId w:val="18"/>
        </w:numPr>
      </w:pPr>
      <w:r>
        <w:t xml:space="preserve">Even if a PLS-DA model is </w:t>
      </w:r>
      <w:r>
        <w:rPr>
          <w:b/>
        </w:rPr>
        <w:t>terrible</w:t>
      </w:r>
      <w:r>
        <w:t xml:space="preserve"> there </w:t>
      </w:r>
      <w:r w:rsidR="00C67D42">
        <w:t>can be</w:t>
      </w:r>
      <w:r>
        <w:t xml:space="preserve"> visible separation in a plot of the first two axes.  DO NOT publish PLS-DA plots if the model is not significant.  In fact, </w:t>
      </w:r>
      <w:r>
        <w:lastRenderedPageBreak/>
        <w:t xml:space="preserve">don’t publish these plots on their own at all.  They are useful as bi-plots or side-by-side with loading plots, but if all you’re trying to show is visual separation, </w:t>
      </w:r>
      <w:r w:rsidRPr="0083131C">
        <w:rPr>
          <w:b/>
        </w:rPr>
        <w:t>don’t do it</w:t>
      </w:r>
      <w:r>
        <w:t>.</w:t>
      </w:r>
      <w:r w:rsidR="00C67D42">
        <w:t xml:space="preserve"> It is misleading to readers.</w:t>
      </w:r>
      <w:r w:rsidR="001F37AC">
        <w:t xml:space="preserve">  </w:t>
      </w:r>
      <w:r w:rsidR="001F37AC">
        <w:rPr>
          <w:i/>
        </w:rPr>
        <w:t>Maybe</w:t>
      </w:r>
      <w:r w:rsidR="001F37AC">
        <w:t xml:space="preserve"> they’re useful if you have more than 2 groups, so you can see that some groups are more similar to each other than others.</w:t>
      </w:r>
    </w:p>
    <w:p w14:paraId="4BAA4AE4" w14:textId="6932D86D" w:rsidR="00C67D42" w:rsidRDefault="00C67D42" w:rsidP="0083131C">
      <w:pPr>
        <w:pStyle w:val="BodyText"/>
        <w:numPr>
          <w:ilvl w:val="0"/>
          <w:numId w:val="18"/>
        </w:numPr>
      </w:pPr>
      <w:r>
        <w:t xml:space="preserve">It is irresponsible to get VIP scores from a poor PLS-DA model. </w:t>
      </w:r>
      <w:r>
        <w:fldChar w:fldCharType="begin" w:fldLock="1"/>
      </w:r>
      <w:r w:rsidR="00691785">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C67D42">
        <w:rPr>
          <w:noProof/>
        </w:rPr>
        <w:t>(Chong and Jun 2005)</w:t>
      </w:r>
      <w:r>
        <w:fldChar w:fldCharType="end"/>
      </w:r>
      <w:r>
        <w:t xml:space="preserve"> shows that no matter what, some VIP scores will be &gt;1, because that’s how VIP works (I think the mean VIP has to be 1 or something??). Therefore, the VIP &gt; 1 cutoff is somewhat arbitrary.  If it’s a weaker model, use a higher cutoff.</w:t>
      </w:r>
    </w:p>
    <w:p w14:paraId="73C42EF0" w14:textId="063B7D86" w:rsidR="0002229B" w:rsidRDefault="0002229B" w:rsidP="0002229B">
      <w:pPr>
        <w:pStyle w:val="BodyText"/>
      </w:pPr>
      <w:r>
        <w:t xml:space="preserve">Question: Why or in what circumstances is </w:t>
      </w:r>
      <w:r>
        <w:rPr>
          <w:b/>
        </w:rPr>
        <w:t>ordination</w:t>
      </w:r>
      <w:r>
        <w:t xml:space="preserve"> preferable?</w:t>
      </w:r>
    </w:p>
    <w:p w14:paraId="334B33B4" w14:textId="4F00B08E" w:rsidR="00DB0064" w:rsidRPr="0002229B" w:rsidRDefault="00DB0064" w:rsidP="0002229B">
      <w:pPr>
        <w:pStyle w:val="BodyText"/>
      </w:pPr>
      <w:r>
        <w:t xml:space="preserve">PERMANOVA doesn’t take co-variation into account, I think.  </w:t>
      </w:r>
      <w:proofErr w:type="gramStart"/>
      <w:r>
        <w:t>So</w:t>
      </w:r>
      <w:proofErr w:type="gramEnd"/>
      <w:r>
        <w:t xml:space="preserve"> it would overinflate p-values if really only 1 variable is related to response variables, and other variables just co-vary with it.  PLS-DA also allows prediction.  Does PERMANOVA have a predict() method?</w:t>
      </w:r>
    </w:p>
    <w:p w14:paraId="5D0AB7AB" w14:textId="77777777" w:rsidR="00875959" w:rsidRDefault="00FA73C9" w:rsidP="006E33FE">
      <w:pPr>
        <w:pStyle w:val="FirstParagraph"/>
        <w:ind w:left="720"/>
      </w:pPr>
      <w:r>
        <w:rPr>
          <w:noProof/>
        </w:rPr>
        <w:drawing>
          <wp:inline distT="0" distB="0" distL="0" distR="0" wp14:anchorId="350052B3" wp14:editId="68716568">
            <wp:extent cx="5334000" cy="484909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PCA%20and%20PLS.png"/>
                    <pic:cNvPicPr>
                      <a:picLocks noChangeAspect="1" noChangeArrowheads="1"/>
                    </pic:cNvPicPr>
                  </pic:nvPicPr>
                  <pic:blipFill>
                    <a:blip r:embed="rId11"/>
                    <a:stretch>
                      <a:fillRect/>
                    </a:stretch>
                  </pic:blipFill>
                  <pic:spPr bwMode="auto">
                    <a:xfrm>
                      <a:off x="0" y="0"/>
                      <a:ext cx="5334000" cy="4849090"/>
                    </a:xfrm>
                    <a:prstGeom prst="rect">
                      <a:avLst/>
                    </a:prstGeom>
                    <a:noFill/>
                    <a:ln w="9525">
                      <a:noFill/>
                      <a:headEnd/>
                      <a:tailEnd/>
                    </a:ln>
                  </pic:spPr>
                </pic:pic>
              </a:graphicData>
            </a:graphic>
          </wp:inline>
        </w:drawing>
      </w:r>
    </w:p>
    <w:p w14:paraId="7F34F88E" w14:textId="77777777" w:rsidR="00875959" w:rsidRPr="006E33FE" w:rsidRDefault="00FA73C9" w:rsidP="006E33FE">
      <w:pPr>
        <w:pStyle w:val="Caption"/>
      </w:pPr>
      <w:r w:rsidRPr="006E33FE">
        <w:t xml:space="preserve">Figure 1: Multivariate analysis of simulated data with random group assignment (A, B) and with 5 </w:t>
      </w:r>
      <w:proofErr w:type="spellStart"/>
      <w:r w:rsidRPr="006E33FE">
        <w:t>aditional</w:t>
      </w:r>
      <w:proofErr w:type="spellEnd"/>
      <w:r w:rsidRPr="006E33FE">
        <w:t xml:space="preserve"> variables generated to discriminate between groups (C, D). For PCA plots (A, C), 5 </w:t>
      </w:r>
      <w:proofErr w:type="spellStart"/>
      <w:r w:rsidRPr="006E33FE">
        <w:t>prinicpal</w:t>
      </w:r>
      <w:proofErr w:type="spellEnd"/>
      <w:r w:rsidRPr="006E33FE">
        <w:t xml:space="preserve"> components were retained, and the first two principal components are plotted. For PLS-DA plots, the first two predictive axes are plotted, Q2 values are calculated using 7-fold cross validation, and pQ2 is </w:t>
      </w:r>
      <w:r w:rsidRPr="006E33FE">
        <w:lastRenderedPageBreak/>
        <w:t xml:space="preserve">calculated with 200 permutations. Ellipses represent 95% confidence bounds, parenthetical numbers on axis </w:t>
      </w:r>
      <w:proofErr w:type="spellStart"/>
      <w:r w:rsidRPr="006E33FE">
        <w:t>labesl</w:t>
      </w:r>
      <w:proofErr w:type="spellEnd"/>
      <w:r w:rsidRPr="006E33FE">
        <w:t xml:space="preserve"> are the percent of total variation explained by the axis. Note, in figure B, the PLS-DA is clearly not a good model due to low Q2 and a high p-value. We recommend not including a PLS-DA plot for non-significant results in a publication.</w:t>
      </w:r>
    </w:p>
    <w:p w14:paraId="2E304CD5" w14:textId="77777777" w:rsidR="00875959" w:rsidRDefault="00FA73C9" w:rsidP="00632140">
      <w:pPr>
        <w:pStyle w:val="BodyText"/>
        <w:spacing w:line="360" w:lineRule="auto"/>
      </w:pPr>
      <w:r>
        <w:t xml:space="preserve">The addition of 5 discriminating variables has a negligible effect on the PCA. There is still essentially no separation between the two groups along either PC1 or PC2. However, the effect of these discriminating variables on the PLS-DA is apparent both in the visual separation between groups as well as the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Q</m:t>
                </m:r>
              </m:e>
              <m:sup>
                <m:r>
                  <w:rPr>
                    <w:rFonts w:ascii="Cambria Math" w:hAnsi="Cambria Math"/>
                  </w:rPr>
                  <m:t>2</m:t>
                </m:r>
              </m:sup>
            </m:sSup>
          </m:sub>
        </m:sSub>
      </m:oMath>
      <w:r>
        <w:t xml:space="preserve"> values. The PLS-DA on completely random data also demonstrates the tendency of PLS to overfit. Without any cross-validation, one might conclude that the two groups were different, however the extremely low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high p value from this model indicates that this separation is due to chance. Without reporting these cross-validation measures, the PLS-DA plot alone would be extremely misleading. We therefore recommend that plots of non-significa</w:t>
      </w:r>
      <w:proofErr w:type="spellStart"/>
      <w:r>
        <w:t>nt</w:t>
      </w:r>
      <w:proofErr w:type="spellEnd"/>
      <w:r>
        <w:t xml:space="preserve"> PLS models not be included in publications. It’s also worth noting that even though only 5 of 55 variables were created to distinguish the groups, the first predictive axis of the PLS-DA on the full data set describes 13.1% of the total variation in the data. In addition, the VIP scores of 5 non-discriminating </w:t>
      </w:r>
      <w:proofErr w:type="spellStart"/>
      <w:r>
        <w:t>varibles</w:t>
      </w:r>
      <w:proofErr w:type="spellEnd"/>
      <w:r>
        <w:t xml:space="preserve"> were over 1. Maybe VIP scores alone shouldn’t be used to determine importance of variables. False-discovery-rate adjusted t-tests more accurately identify distinguishing variables in this case.</w:t>
      </w:r>
    </w:p>
    <w:p w14:paraId="0E005AED" w14:textId="77777777" w:rsidR="006E33FE" w:rsidRDefault="00FA73C9" w:rsidP="006E33FE">
      <w:pPr>
        <w:pStyle w:val="BodyText"/>
        <w:ind w:left="720"/>
      </w:pPr>
      <w:r w:rsidRPr="006E33FE">
        <w:rPr>
          <w:rStyle w:val="CaptionChar"/>
        </w:rPr>
        <w:t>Table 1: Table of variables with variable importance in projection (VIP) scores greater than 1. Means for each group are reported for each variable, and p-values from t-tests are reported as raw (p) and false discovery rate adjusted (FDR adjusted). Variables ending in “D” were those generated to discriminate between groups.</w:t>
      </w:r>
      <w:r>
        <w:t xml:space="preserve"> </w:t>
      </w:r>
    </w:p>
    <w:p w14:paraId="3EACFDE1" w14:textId="77777777" w:rsidR="00875959" w:rsidRDefault="00FA73C9" w:rsidP="006E33FE">
      <w:pPr>
        <w:pStyle w:val="BodyText"/>
        <w:ind w:left="720"/>
      </w:pPr>
      <w:r>
        <w:rPr>
          <w:noProof/>
        </w:rPr>
        <w:drawing>
          <wp:inline distT="0" distB="0" distL="0" distR="0" wp14:anchorId="614C3274" wp14:editId="433866A7">
            <wp:extent cx="3810000" cy="254000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1.pdf"/>
                    <pic:cNvPicPr>
                      <a:picLocks noChangeAspect="1" noChangeArrowheads="1"/>
                    </pic:cNvPicPr>
                  </pic:nvPicPr>
                  <pic:blipFill>
                    <a:blip r:embed="rId12"/>
                    <a:stretch>
                      <a:fillRect/>
                    </a:stretch>
                  </pic:blipFill>
                  <pic:spPr bwMode="auto">
                    <a:xfrm>
                      <a:off x="0" y="0"/>
                      <a:ext cx="3810000" cy="2540000"/>
                    </a:xfrm>
                    <a:prstGeom prst="rect">
                      <a:avLst/>
                    </a:prstGeom>
                    <a:noFill/>
                    <a:ln w="9525">
                      <a:noFill/>
                      <a:headEnd/>
                      <a:tailEnd/>
                    </a:ln>
                  </pic:spPr>
                </pic:pic>
              </a:graphicData>
            </a:graphic>
          </wp:inline>
        </w:drawing>
      </w:r>
    </w:p>
    <w:p w14:paraId="0D947B08" w14:textId="77777777" w:rsidR="00875959" w:rsidRDefault="00FA73C9">
      <w:pPr>
        <w:pStyle w:val="Heading2"/>
      </w:pPr>
      <w:bookmarkStart w:id="11" w:name="cupcakes-vs.muffins"/>
      <w:bookmarkEnd w:id="11"/>
      <w:r>
        <w:lastRenderedPageBreak/>
        <w:t>Cupcakes vs. Muffins</w:t>
      </w:r>
    </w:p>
    <w:p w14:paraId="144090AA" w14:textId="77777777" w:rsidR="00875959" w:rsidRDefault="00FA73C9" w:rsidP="006E33FE">
      <w:pPr>
        <w:pStyle w:val="FirstParagraph"/>
        <w:ind w:left="720"/>
      </w:pPr>
      <w:r>
        <w:rPr>
          <w:noProof/>
        </w:rPr>
        <w:drawing>
          <wp:inline distT="0" distB="0" distL="0" distR="0" wp14:anchorId="65C6FEB1" wp14:editId="1E25A6F7">
            <wp:extent cx="5334000" cy="2424545"/>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cupcakeplot.png"/>
                    <pic:cNvPicPr>
                      <a:picLocks noChangeAspect="1" noChangeArrowheads="1"/>
                    </pic:cNvPicPr>
                  </pic:nvPicPr>
                  <pic:blipFill>
                    <a:blip r:embed="rId13"/>
                    <a:stretch>
                      <a:fillRect/>
                    </a:stretch>
                  </pic:blipFill>
                  <pic:spPr bwMode="auto">
                    <a:xfrm>
                      <a:off x="0" y="0"/>
                      <a:ext cx="5334000" cy="2424545"/>
                    </a:xfrm>
                    <a:prstGeom prst="rect">
                      <a:avLst/>
                    </a:prstGeom>
                    <a:noFill/>
                    <a:ln w="9525">
                      <a:noFill/>
                      <a:headEnd/>
                      <a:tailEnd/>
                    </a:ln>
                  </pic:spPr>
                </pic:pic>
              </a:graphicData>
            </a:graphic>
          </wp:inline>
        </w:drawing>
      </w:r>
    </w:p>
    <w:p w14:paraId="0BFA8A6D" w14:textId="77777777" w:rsidR="00441AFF" w:rsidRDefault="00FA73C9" w:rsidP="006E33FE">
      <w:pPr>
        <w:pStyle w:val="Caption"/>
      </w:pPr>
      <w:r>
        <w:t xml:space="preserve">Figure 2: PCA (A) and </w:t>
      </w:r>
      <w:commentRangeStart w:id="12"/>
      <w:r w:rsidR="00441AFF">
        <w:t>O</w:t>
      </w:r>
      <w:r>
        <w:t xml:space="preserve">PLS-DA </w:t>
      </w:r>
      <w:commentRangeEnd w:id="12"/>
      <w:r w:rsidR="00441AFF">
        <w:rPr>
          <w:rStyle w:val="CommentReference"/>
        </w:rPr>
        <w:commentReference w:id="12"/>
      </w:r>
      <w:r>
        <w:t>(B) on 20 cupcake and 20 muffin recipes.</w:t>
      </w:r>
    </w:p>
    <w:p w14:paraId="259D21B6" w14:textId="77777777" w:rsidR="00632140" w:rsidRDefault="00632140" w:rsidP="006E33FE">
      <w:pPr>
        <w:pStyle w:val="Caption"/>
      </w:pPr>
    </w:p>
    <w:p w14:paraId="1822F9BE" w14:textId="77777777" w:rsidR="00632140" w:rsidRDefault="00632140" w:rsidP="006E33FE">
      <w:pPr>
        <w:pStyle w:val="Caption"/>
      </w:pPr>
    </w:p>
    <w:p w14:paraId="10D3B176" w14:textId="77777777" w:rsidR="00632140" w:rsidRDefault="00632140" w:rsidP="006E33FE">
      <w:pPr>
        <w:pStyle w:val="Caption"/>
      </w:pPr>
    </w:p>
    <w:p w14:paraId="244BC1A1" w14:textId="77777777" w:rsidR="00632140" w:rsidRDefault="00632140" w:rsidP="006E33FE">
      <w:pPr>
        <w:pStyle w:val="Caption"/>
      </w:pPr>
    </w:p>
    <w:p w14:paraId="094FF517" w14:textId="77777777" w:rsidR="00632140" w:rsidRDefault="00632140" w:rsidP="006E33FE">
      <w:pPr>
        <w:pStyle w:val="Caption"/>
      </w:pPr>
    </w:p>
    <w:p w14:paraId="5B7A1E4A" w14:textId="77777777" w:rsidR="00632140" w:rsidRDefault="00632140" w:rsidP="006E33FE">
      <w:pPr>
        <w:pStyle w:val="Caption"/>
      </w:pPr>
    </w:p>
    <w:p w14:paraId="76E8D9CA" w14:textId="77777777" w:rsidR="00632140" w:rsidRDefault="00632140" w:rsidP="006E33FE">
      <w:pPr>
        <w:pStyle w:val="Caption"/>
      </w:pPr>
    </w:p>
    <w:p w14:paraId="5DF82393" w14:textId="77777777" w:rsidR="00632140" w:rsidRDefault="00632140" w:rsidP="006E33FE">
      <w:pPr>
        <w:pStyle w:val="Caption"/>
      </w:pPr>
    </w:p>
    <w:p w14:paraId="1379AEB9" w14:textId="77777777" w:rsidR="00875959" w:rsidRDefault="00FA73C9" w:rsidP="006E33FE">
      <w:pPr>
        <w:pStyle w:val="Caption"/>
      </w:pPr>
      <w:r>
        <w:t>Table 2: Variable importance in separating muffins from cupcakes. For each variable we report a variable importance in projection (VIP) score, the loading/correlation with the OPLS-DA predictive axis, and the loadings/correlations with the first two PC axes. VIP scores &gt; 1 are generally considered important to separation among groups.</w:t>
      </w:r>
    </w:p>
    <w:p w14:paraId="3E30AD66" w14:textId="77777777" w:rsidR="00875959" w:rsidRDefault="00FA73C9" w:rsidP="006E33FE">
      <w:pPr>
        <w:pStyle w:val="BodyText"/>
        <w:ind w:left="720"/>
      </w:pPr>
      <w:r>
        <w:rPr>
          <w:noProof/>
        </w:rPr>
        <w:lastRenderedPageBreak/>
        <w:drawing>
          <wp:inline distT="0" distB="0" distL="0" distR="0" wp14:anchorId="25832354" wp14:editId="32EF1FF0">
            <wp:extent cx="3810000" cy="4798503"/>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2.pdf"/>
                    <pic:cNvPicPr>
                      <a:picLocks noChangeAspect="1" noChangeArrowheads="1"/>
                    </pic:cNvPicPr>
                  </pic:nvPicPr>
                  <pic:blipFill>
                    <a:blip r:embed="rId14"/>
                    <a:stretch>
                      <a:fillRect/>
                    </a:stretch>
                  </pic:blipFill>
                  <pic:spPr bwMode="auto">
                    <a:xfrm>
                      <a:off x="0" y="0"/>
                      <a:ext cx="3826308" cy="4819042"/>
                    </a:xfrm>
                    <a:prstGeom prst="rect">
                      <a:avLst/>
                    </a:prstGeom>
                    <a:noFill/>
                    <a:ln w="9525">
                      <a:noFill/>
                      <a:headEnd/>
                      <a:tailEnd/>
                    </a:ln>
                  </pic:spPr>
                </pic:pic>
              </a:graphicData>
            </a:graphic>
          </wp:inline>
        </w:drawing>
      </w:r>
    </w:p>
    <w:p w14:paraId="6C78F2C0" w14:textId="77777777" w:rsidR="00875959" w:rsidRDefault="00FA73C9" w:rsidP="00632140">
      <w:pPr>
        <w:pStyle w:val="BodyText"/>
        <w:spacing w:line="360" w:lineRule="auto"/>
      </w:pPr>
      <w:r>
        <w:t xml:space="preserve">PCA and OPLS-DA both show some separation between cupcakes and muffins, but there are substantial differences in the two methods. First, although PC1 explains the greatest amount of covariation in the ingredients, it does not show any separation between cupcakes and muffins. PC2 shows some weak separation between cupcakes and muffins. This indicates that the variables with the greatest (co)variation in the dataset are not good predictors of the type of baked good. Even when comparing PC2, which separates cupcakes and muffins, with the OPLS-DA predictive axis, there are substantial differences. For example, “unitless” ingredients (e.g. “one sweet potato”, “25 blueberries”) are strongly negatively correlated with PC2 (toward muffins), however, it is not a good predictor of muffins vs. cupcakes as evidenced by its low VIP score and its weak correlation with the OPLS-DA predictive axis. Conversely, “spice” is a good predictor of muffins vs. cupcakes (muffins have more spices than cupcakes) as evidenced by a VIP greater than 1 and a </w:t>
      </w:r>
      <w:r>
        <w:lastRenderedPageBreak/>
        <w:t xml:space="preserve">stronger correlation with the OPLS-DA predictive </w:t>
      </w:r>
      <w:proofErr w:type="gramStart"/>
      <w:r>
        <w:t>axis, but</w:t>
      </w:r>
      <w:proofErr w:type="gramEnd"/>
      <w:r>
        <w:t xml:space="preserve"> have a weak correlation with PC2.</w:t>
      </w:r>
    </w:p>
    <w:p w14:paraId="7705A1A3" w14:textId="59F60D68" w:rsidR="00875959" w:rsidRDefault="00FA73C9">
      <w:pPr>
        <w:pStyle w:val="Heading1"/>
      </w:pPr>
      <w:bookmarkStart w:id="13" w:name="discussion"/>
      <w:bookmarkEnd w:id="13"/>
      <w:r>
        <w:t>Discussion</w:t>
      </w:r>
    </w:p>
    <w:p w14:paraId="26ADFFFF" w14:textId="35D9522A" w:rsidR="00462571" w:rsidRDefault="00462571" w:rsidP="00462571">
      <w:pPr>
        <w:pStyle w:val="BodyText"/>
      </w:pPr>
      <w:r>
        <w:t>Results of simulated data.</w:t>
      </w:r>
    </w:p>
    <w:p w14:paraId="4F6D3A01" w14:textId="133E5908" w:rsidR="00462571" w:rsidRDefault="00462571" w:rsidP="00462571">
      <w:pPr>
        <w:pStyle w:val="BodyText"/>
      </w:pPr>
      <w:r>
        <w:t xml:space="preserve">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462571">
        <w:rPr>
          <w:noProof/>
        </w:rPr>
        <w:t>(2016)</w:t>
      </w:r>
      <w:r>
        <w:fldChar w:fldCharType="end"/>
      </w:r>
      <w:r>
        <w:t xml:space="preserve"> also compare separation in PCA score space with that in OPLS-DA score space. While the authors show that for OPLS-DA, as model validity decreases,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w:t>
      </w:r>
    </w:p>
    <w:p w14:paraId="59EA548E" w14:textId="0DBAC4D3" w:rsidR="006A3824" w:rsidRDefault="006A3824" w:rsidP="00462571">
      <w:pPr>
        <w:pStyle w:val="BodyText"/>
      </w:pPr>
    </w:p>
    <w:p w14:paraId="511D8215" w14:textId="77B4CF1F" w:rsidR="006A3824" w:rsidRPr="00462571" w:rsidRDefault="006A3824" w:rsidP="006A3824">
      <w:pPr>
        <w:pStyle w:val="BodyText"/>
      </w:pPr>
      <w:r>
        <w:t>“</w:t>
      </w:r>
      <w:r>
        <w:rPr>
          <w:rFonts w:ascii="Courier New" w:hAnsi="Courier New" w:cs="Courier New"/>
        </w:rPr>
        <w:t>﻿</w:t>
      </w:r>
      <w:r>
        <w:t>Indeed, discriminant analyses can be prone to ‘overfitting the data’. Overfitting means that the underlying statistical model is too adjusted to the data and becomes ungeneralizable.”</w:t>
      </w:r>
      <w:r>
        <w:fldChar w:fldCharType="begin" w:fldLock="1"/>
      </w:r>
      <w:r w:rsidR="004D4BCE">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fldChar w:fldCharType="separate"/>
      </w:r>
      <w:r w:rsidRPr="006A3824">
        <w:rPr>
          <w:noProof/>
        </w:rPr>
        <w:t>(</w:t>
      </w:r>
      <w:proofErr w:type="spellStart"/>
      <w:r w:rsidRPr="006A3824">
        <w:rPr>
          <w:noProof/>
        </w:rPr>
        <w:t>Hervé</w:t>
      </w:r>
      <w:proofErr w:type="spellEnd"/>
      <w:r w:rsidRPr="006A3824">
        <w:rPr>
          <w:noProof/>
        </w:rPr>
        <w:t xml:space="preserve"> et al. 2018)</w:t>
      </w:r>
      <w:r>
        <w:fldChar w:fldCharType="end"/>
      </w:r>
    </w:p>
    <w:p w14:paraId="2E16EE04" w14:textId="77777777" w:rsidR="00632140" w:rsidRDefault="00FA73C9" w:rsidP="00632140">
      <w:pPr>
        <w:pStyle w:val="FirstParagraph"/>
        <w:numPr>
          <w:ilvl w:val="0"/>
          <w:numId w:val="16"/>
        </w:numPr>
        <w:spacing w:line="360" w:lineRule="auto"/>
      </w:pPr>
      <w:r>
        <w:t xml:space="preserve">Discuss (mention?) variations on PLS and their advantages and disadvantages </w:t>
      </w:r>
    </w:p>
    <w:p w14:paraId="40B5D669" w14:textId="77777777" w:rsidR="00632140" w:rsidRDefault="00632140" w:rsidP="00632140">
      <w:pPr>
        <w:pStyle w:val="FirstParagraph"/>
        <w:numPr>
          <w:ilvl w:val="1"/>
          <w:numId w:val="16"/>
        </w:numPr>
        <w:spacing w:line="360" w:lineRule="auto"/>
      </w:pPr>
      <w:r>
        <w:t>Orthogonal PLS (OPLS, OPLS-DA)</w:t>
      </w:r>
    </w:p>
    <w:p w14:paraId="1AEF5483" w14:textId="77777777" w:rsidR="00632140" w:rsidRDefault="00632140" w:rsidP="00632140">
      <w:pPr>
        <w:pStyle w:val="FirstParagraph"/>
        <w:numPr>
          <w:ilvl w:val="1"/>
          <w:numId w:val="16"/>
        </w:numPr>
        <w:spacing w:line="360" w:lineRule="auto"/>
      </w:pPr>
      <w:r>
        <w:t>Sparse PLS (</w:t>
      </w:r>
      <w:proofErr w:type="spellStart"/>
      <w:r w:rsidR="00FA73C9">
        <w:t>sPLS</w:t>
      </w:r>
      <w:proofErr w:type="spellEnd"/>
      <w:r>
        <w:t xml:space="preserve">), implemented in </w:t>
      </w:r>
      <w:proofErr w:type="spellStart"/>
      <w:r>
        <w:t>mixOmics</w:t>
      </w:r>
      <w:proofErr w:type="spellEnd"/>
      <w:r w:rsidR="00FA73C9">
        <w:t>.</w:t>
      </w:r>
      <w:r>
        <w:t xml:space="preserve"> Does variable selection at the same time as PLS</w:t>
      </w:r>
    </w:p>
    <w:p w14:paraId="6A89DB50" w14:textId="77777777" w:rsidR="00632140" w:rsidRDefault="00632140" w:rsidP="00632140">
      <w:pPr>
        <w:pStyle w:val="FirstParagraph"/>
        <w:numPr>
          <w:ilvl w:val="1"/>
          <w:numId w:val="16"/>
        </w:numPr>
        <w:spacing w:line="360" w:lineRule="auto"/>
      </w:pPr>
      <w:r>
        <w:t xml:space="preserve">Multi-level PLS, implemented in </w:t>
      </w:r>
      <w:proofErr w:type="spellStart"/>
      <w:r>
        <w:t>mixOmics</w:t>
      </w:r>
      <w:proofErr w:type="spellEnd"/>
      <w:r>
        <w:t>. Allows for nested and repeated-measures designs.</w:t>
      </w:r>
    </w:p>
    <w:p w14:paraId="45AF6EF8" w14:textId="77777777" w:rsidR="00632140" w:rsidRPr="00632140" w:rsidRDefault="00632140" w:rsidP="00632140">
      <w:pPr>
        <w:pStyle w:val="FirstParagraph"/>
        <w:numPr>
          <w:ilvl w:val="0"/>
          <w:numId w:val="16"/>
        </w:numPr>
        <w:spacing w:line="360" w:lineRule="auto"/>
      </w:pPr>
      <w:r>
        <w:t>What to report/not report for PLS</w:t>
      </w:r>
    </w:p>
    <w:p w14:paraId="7640F0F0" w14:textId="77777777" w:rsidR="00632140" w:rsidRDefault="00632140" w:rsidP="00632140">
      <w:pPr>
        <w:pStyle w:val="FirstParagraph"/>
        <w:numPr>
          <w:ilvl w:val="1"/>
          <w:numId w:val="16"/>
        </w:numPr>
        <w:spacing w:line="360" w:lineRule="auto"/>
      </w:pPr>
      <w:r>
        <w:t>MUST report some measure of cross-validation, ideally multiple measures</w:t>
      </w:r>
    </w:p>
    <w:p w14:paraId="34682704" w14:textId="5FA04327" w:rsidR="00632140" w:rsidRDefault="00632140" w:rsidP="00632140">
      <w:pPr>
        <w:pStyle w:val="BodyText"/>
        <w:numPr>
          <w:ilvl w:val="1"/>
          <w:numId w:val="16"/>
        </w:numPr>
      </w:pPr>
      <w:r>
        <w:t xml:space="preserve">PCA is a good companion, but just because PCA shows no separation, doesn’t invalidate PLS-DA (contrary to recommendations of 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632140">
        <w:rPr>
          <w:noProof/>
        </w:rPr>
        <w:t>(2016)</w:t>
      </w:r>
      <w:r>
        <w:fldChar w:fldCharType="end"/>
      </w:r>
      <w:r>
        <w:t>).</w:t>
      </w:r>
    </w:p>
    <w:p w14:paraId="1AAD99CD" w14:textId="77777777" w:rsidR="00632140" w:rsidRDefault="00632140" w:rsidP="00632140">
      <w:pPr>
        <w:pStyle w:val="BodyText"/>
        <w:numPr>
          <w:ilvl w:val="1"/>
          <w:numId w:val="16"/>
        </w:numPr>
      </w:pPr>
      <w:r>
        <w:lastRenderedPageBreak/>
        <w:t xml:space="preserve">What % total variation explained by predictive axes?  If it’s small, that’s an indicator that discriminating variables don’t </w:t>
      </w:r>
      <w:proofErr w:type="spellStart"/>
      <w:r>
        <w:t>vary</w:t>
      </w:r>
      <w:proofErr w:type="spellEnd"/>
      <w:r>
        <w:t xml:space="preserve"> much, but might still be important</w:t>
      </w:r>
    </w:p>
    <w:p w14:paraId="10F1FCAE" w14:textId="77777777" w:rsidR="00632140" w:rsidRDefault="00632140" w:rsidP="00632140">
      <w:pPr>
        <w:pStyle w:val="BodyText"/>
        <w:numPr>
          <w:ilvl w:val="1"/>
          <w:numId w:val="16"/>
        </w:numPr>
      </w:pPr>
      <w:r>
        <w:t>DON’T report plots of non-significant PLS-DA.  Visual separation in the plot is misleading!</w:t>
      </w:r>
    </w:p>
    <w:p w14:paraId="2E776352" w14:textId="77777777" w:rsidR="00632140" w:rsidRDefault="00632140" w:rsidP="00632140">
      <w:pPr>
        <w:pStyle w:val="BodyText"/>
        <w:numPr>
          <w:ilvl w:val="1"/>
          <w:numId w:val="16"/>
        </w:numPr>
      </w:pPr>
      <w:r>
        <w:t>NEVER do univariate tests on PLS axis loadings.  Use cross-validation to determine if model is significant and explanatory.</w:t>
      </w:r>
    </w:p>
    <w:p w14:paraId="352A1EE6" w14:textId="77777777" w:rsidR="005916EF" w:rsidRDefault="00632140" w:rsidP="005916EF">
      <w:pPr>
        <w:pStyle w:val="BodyText"/>
        <w:numPr>
          <w:ilvl w:val="0"/>
          <w:numId w:val="16"/>
        </w:numPr>
      </w:pPr>
      <w:r>
        <w:t>Who should use PLS/PLS-DA? When to use?</w:t>
      </w:r>
    </w:p>
    <w:p w14:paraId="2BF03CCA" w14:textId="77777777" w:rsidR="005916EF" w:rsidRDefault="005916EF" w:rsidP="005916EF">
      <w:pPr>
        <w:pStyle w:val="Heading1"/>
      </w:pPr>
      <w:bookmarkStart w:id="14" w:name="introduction"/>
      <w:bookmarkEnd w:id="14"/>
      <w:r>
        <w:t xml:space="preserve">Questions I have (that I should find answers for) </w:t>
      </w:r>
    </w:p>
    <w:p w14:paraId="3A58E60D" w14:textId="77777777" w:rsidR="005916EF" w:rsidRDefault="005916EF" w:rsidP="005916EF">
      <w:pPr>
        <w:pStyle w:val="Compact"/>
        <w:numPr>
          <w:ilvl w:val="0"/>
          <w:numId w:val="3"/>
        </w:numPr>
      </w:pPr>
      <w:r>
        <w:t>What, if any, are the assumptions of PLS?</w:t>
      </w:r>
    </w:p>
    <w:p w14:paraId="7F7E644C" w14:textId="77777777" w:rsidR="005916EF" w:rsidRDefault="005916EF" w:rsidP="005916EF">
      <w:pPr>
        <w:pStyle w:val="Compact"/>
        <w:numPr>
          <w:ilvl w:val="0"/>
          <w:numId w:val="3"/>
        </w:numPr>
      </w:pPr>
      <w:r>
        <w:t>How robust is it to departures from these assumptions?</w:t>
      </w:r>
    </w:p>
    <w:p w14:paraId="2EDAC72C" w14:textId="77777777" w:rsidR="005916EF" w:rsidRDefault="005916EF" w:rsidP="005916EF">
      <w:pPr>
        <w:pStyle w:val="Compact"/>
        <w:numPr>
          <w:ilvl w:val="0"/>
          <w:numId w:val="3"/>
        </w:numPr>
      </w:pPr>
      <w:r>
        <w:t>How exactly is Q</w:t>
      </w:r>
      <w:r>
        <w:rPr>
          <w:vertAlign w:val="superscript"/>
        </w:rPr>
        <w:t>2</w:t>
      </w:r>
      <w:r>
        <w:t xml:space="preserve"> calculated (from cross-validation, but what does it mean)? What is RMSE?</w:t>
      </w:r>
    </w:p>
    <w:p w14:paraId="1A17BDBA" w14:textId="77777777" w:rsidR="005916EF" w:rsidRDefault="005916EF" w:rsidP="005916EF">
      <w:pPr>
        <w:pStyle w:val="Compact"/>
        <w:numPr>
          <w:ilvl w:val="0"/>
          <w:numId w:val="3"/>
        </w:numPr>
      </w:pPr>
      <w:r>
        <w:t>What are the alternatives to permutation testing to get p-values implemented in other packages. CV-ANOVA?</w:t>
      </w:r>
    </w:p>
    <w:p w14:paraId="1BD63AC6" w14:textId="77777777" w:rsidR="005916EF" w:rsidRDefault="005916EF" w:rsidP="005916EF">
      <w:pPr>
        <w:pStyle w:val="Compact"/>
        <w:numPr>
          <w:ilvl w:val="0"/>
          <w:numId w:val="3"/>
        </w:numPr>
      </w:pPr>
      <w:r>
        <w:t>What exactly is VIP? How is it related to the s-plot in SIMCA?</w:t>
      </w:r>
    </w:p>
    <w:p w14:paraId="04998C3C" w14:textId="77777777" w:rsidR="005916EF" w:rsidRDefault="005916EF" w:rsidP="005916EF">
      <w:pPr>
        <w:pStyle w:val="Compact"/>
        <w:numPr>
          <w:ilvl w:val="0"/>
          <w:numId w:val="3"/>
        </w:numPr>
      </w:pPr>
      <w:r>
        <w:t>How do I alter the covariation of a randomly generated dataset? (what’s a covariance matrix?)</w:t>
      </w:r>
    </w:p>
    <w:p w14:paraId="11A58628" w14:textId="77777777" w:rsidR="005916EF" w:rsidRDefault="005916EF" w:rsidP="005916EF">
      <w:pPr>
        <w:pStyle w:val="BodyText"/>
      </w:pPr>
    </w:p>
    <w:p w14:paraId="16187464" w14:textId="77777777" w:rsidR="005916EF" w:rsidRDefault="005916EF" w:rsidP="005916EF">
      <w:pPr>
        <w:pStyle w:val="Heading1"/>
      </w:pPr>
      <w:r>
        <w:t>Works Cited</w:t>
      </w:r>
    </w:p>
    <w:p w14:paraId="250C24C9" w14:textId="232E9F99" w:rsidR="008A2E27" w:rsidRPr="008A2E27" w:rsidRDefault="005916EF" w:rsidP="008A2E27">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8A2E27" w:rsidRPr="008A2E27">
        <w:rPr>
          <w:rFonts w:ascii="Cambria" w:hAnsi="Cambria" w:cs="Times New Roman"/>
          <w:noProof/>
        </w:rPr>
        <w:t>Aplin P (2005) Remote sensing: ecology. Prog Phys Geogr 29:104–113. doi: 10.1191/030913305pp437pr</w:t>
      </w:r>
    </w:p>
    <w:p w14:paraId="5DEBE72B" w14:textId="77777777" w:rsidR="008A2E27" w:rsidRPr="008A2E27" w:rsidRDefault="008A2E27" w:rsidP="008A2E27">
      <w:pPr>
        <w:widowControl w:val="0"/>
        <w:autoSpaceDE w:val="0"/>
        <w:autoSpaceDN w:val="0"/>
        <w:adjustRightInd w:val="0"/>
        <w:spacing w:before="180" w:after="180"/>
        <w:ind w:left="480" w:hanging="480"/>
        <w:rPr>
          <w:rFonts w:ascii="Cambria" w:hAnsi="Cambria" w:cs="Times New Roman"/>
          <w:noProof/>
        </w:rPr>
      </w:pPr>
      <w:r w:rsidRPr="008A2E27">
        <w:rPr>
          <w:rFonts w:ascii="Cambria" w:hAnsi="Cambria" w:cs="Times New Roman"/>
          <w:noProof/>
        </w:rPr>
        <w:t>Berger B, Parent B, Tester M (2010) High-throughput shoot imaging to study drought responses. J Exp Bot 61:3519–3528. doi: 10.1093/jxb/erq201</w:t>
      </w:r>
    </w:p>
    <w:p w14:paraId="3E1046A5" w14:textId="77777777" w:rsidR="008A2E27" w:rsidRPr="008A2E27" w:rsidRDefault="008A2E27" w:rsidP="008A2E27">
      <w:pPr>
        <w:widowControl w:val="0"/>
        <w:autoSpaceDE w:val="0"/>
        <w:autoSpaceDN w:val="0"/>
        <w:adjustRightInd w:val="0"/>
        <w:spacing w:before="180" w:after="180"/>
        <w:ind w:left="480" w:hanging="480"/>
        <w:rPr>
          <w:rFonts w:ascii="Cambria" w:hAnsi="Cambria" w:cs="Times New Roman"/>
          <w:noProof/>
        </w:rPr>
      </w:pPr>
      <w:r w:rsidRPr="008A2E27">
        <w:rPr>
          <w:rFonts w:ascii="Cambria" w:hAnsi="Cambria" w:cs="Times New Roman"/>
          <w:noProof/>
        </w:rPr>
        <w:t>Bonney R, Cooper CB, Dickinson J, et al (2009) Citizen Science: A Developing Tool for Expanding Science Knowledge and Scientific Literacy. Bioscience 59:977–984. doi: 10.1525/bio.2009.59.11.9</w:t>
      </w:r>
    </w:p>
    <w:p w14:paraId="1173029C" w14:textId="77777777" w:rsidR="008A2E27" w:rsidRPr="008A2E27" w:rsidRDefault="008A2E27" w:rsidP="008A2E27">
      <w:pPr>
        <w:widowControl w:val="0"/>
        <w:autoSpaceDE w:val="0"/>
        <w:autoSpaceDN w:val="0"/>
        <w:adjustRightInd w:val="0"/>
        <w:spacing w:before="180" w:after="180"/>
        <w:ind w:left="480" w:hanging="480"/>
        <w:rPr>
          <w:rFonts w:ascii="Cambria" w:hAnsi="Cambria" w:cs="Times New Roman"/>
          <w:noProof/>
        </w:rPr>
      </w:pPr>
      <w:r w:rsidRPr="008A2E27">
        <w:rPr>
          <w:rFonts w:ascii="Cambria" w:hAnsi="Cambria" w:cs="Times New Roman"/>
          <w:noProof/>
        </w:rPr>
        <w:t>Chong I-G, Jun C-H (2005) Performance of some variable selection methods when multicollinearity is present. Chemom Intell Lab Syst 78:103–112. doi: 10.1016/J.CHEMOLAB.2004.12.011</w:t>
      </w:r>
    </w:p>
    <w:p w14:paraId="0437C5E9" w14:textId="77777777" w:rsidR="008A2E27" w:rsidRPr="008A2E27" w:rsidRDefault="008A2E27" w:rsidP="008A2E27">
      <w:pPr>
        <w:widowControl w:val="0"/>
        <w:autoSpaceDE w:val="0"/>
        <w:autoSpaceDN w:val="0"/>
        <w:adjustRightInd w:val="0"/>
        <w:spacing w:before="180" w:after="180"/>
        <w:ind w:left="480" w:hanging="480"/>
        <w:rPr>
          <w:rFonts w:ascii="Cambria" w:hAnsi="Cambria" w:cs="Times New Roman"/>
          <w:noProof/>
        </w:rPr>
      </w:pPr>
      <w:r w:rsidRPr="008A2E27">
        <w:rPr>
          <w:rFonts w:ascii="Cambria" w:hAnsi="Cambria" w:cs="Times New Roman"/>
          <w:noProof/>
        </w:rPr>
        <w:t>Cooke SJ, Hinch SG, Wikelski M, et al (2004) Biotelemetry: a mechanistic approach to ecology. Trends Ecol Evol 19:334–343. doi: 10.1016/J.TREE.2004.04.003</w:t>
      </w:r>
    </w:p>
    <w:p w14:paraId="6AB027B3" w14:textId="77777777" w:rsidR="008A2E27" w:rsidRPr="008A2E27" w:rsidRDefault="008A2E27" w:rsidP="008A2E27">
      <w:pPr>
        <w:widowControl w:val="0"/>
        <w:autoSpaceDE w:val="0"/>
        <w:autoSpaceDN w:val="0"/>
        <w:adjustRightInd w:val="0"/>
        <w:spacing w:before="180" w:after="180"/>
        <w:ind w:left="480" w:hanging="480"/>
        <w:rPr>
          <w:rFonts w:ascii="Cambria" w:hAnsi="Cambria" w:cs="Times New Roman"/>
          <w:noProof/>
        </w:rPr>
      </w:pPr>
      <w:r w:rsidRPr="008A2E27">
        <w:rPr>
          <w:rFonts w:ascii="Cambria" w:hAnsi="Cambria" w:cs="Times New Roman"/>
          <w:noProof/>
        </w:rPr>
        <w:t xml:space="preserve">Dickinson JL, Shirk J, Bonter D, et al (2012) The current state of citizen science as a tool for ecological research and public engagement. Front Ecol Environ 10:291–297. doi: </w:t>
      </w:r>
      <w:r w:rsidRPr="008A2E27">
        <w:rPr>
          <w:rFonts w:ascii="Cambria" w:hAnsi="Cambria" w:cs="Times New Roman"/>
          <w:noProof/>
        </w:rPr>
        <w:lastRenderedPageBreak/>
        <w:t>10.1890/110236</w:t>
      </w:r>
    </w:p>
    <w:p w14:paraId="02EFF6BE" w14:textId="77777777" w:rsidR="008A2E27" w:rsidRPr="008A2E27" w:rsidRDefault="008A2E27" w:rsidP="008A2E27">
      <w:pPr>
        <w:widowControl w:val="0"/>
        <w:autoSpaceDE w:val="0"/>
        <w:autoSpaceDN w:val="0"/>
        <w:adjustRightInd w:val="0"/>
        <w:spacing w:before="180" w:after="180"/>
        <w:ind w:left="480" w:hanging="480"/>
        <w:rPr>
          <w:rFonts w:ascii="Cambria" w:hAnsi="Cambria" w:cs="Times New Roman"/>
          <w:noProof/>
        </w:rPr>
      </w:pPr>
      <w:r w:rsidRPr="008A2E27">
        <w:rPr>
          <w:rFonts w:ascii="Cambria" w:hAnsi="Cambria" w:cs="Times New Roman"/>
          <w:noProof/>
        </w:rPr>
        <w:t>Fahlgren N, Gehan MA, Baxter I (2015) Lights, camera, action: high-throughput plant phenotyping is ready for a close-up. Curr Opin Plant Biol 24:93–99. doi: 10.1016/J.PBI.2015.02.006</w:t>
      </w:r>
    </w:p>
    <w:p w14:paraId="4AD97C0A" w14:textId="77777777" w:rsidR="008A2E27" w:rsidRPr="008A2E27" w:rsidRDefault="008A2E27" w:rsidP="008A2E27">
      <w:pPr>
        <w:widowControl w:val="0"/>
        <w:autoSpaceDE w:val="0"/>
        <w:autoSpaceDN w:val="0"/>
        <w:adjustRightInd w:val="0"/>
        <w:spacing w:before="180" w:after="180"/>
        <w:ind w:left="480" w:hanging="480"/>
        <w:rPr>
          <w:rFonts w:ascii="Cambria" w:hAnsi="Cambria" w:cs="Times New Roman"/>
          <w:noProof/>
        </w:rPr>
      </w:pPr>
      <w:r w:rsidRPr="008A2E27">
        <w:rPr>
          <w:rFonts w:ascii="Cambria" w:hAnsi="Cambria" w:cs="Times New Roman"/>
          <w:noProof/>
        </w:rPr>
        <w:t>Hervé MR, Nicolè F, Lê Cao K-A (2018) Multivariate Analysis of Multiple Datasets: a Practical Guide for Chemical Ecology. J Chem Ecol 44:215–234. doi: 10.1007/s10886-018-0932-6</w:t>
      </w:r>
    </w:p>
    <w:p w14:paraId="14785B23" w14:textId="77777777" w:rsidR="008A2E27" w:rsidRPr="008A2E27" w:rsidRDefault="008A2E27" w:rsidP="008A2E27">
      <w:pPr>
        <w:widowControl w:val="0"/>
        <w:autoSpaceDE w:val="0"/>
        <w:autoSpaceDN w:val="0"/>
        <w:adjustRightInd w:val="0"/>
        <w:spacing w:before="180" w:after="180"/>
        <w:ind w:left="480" w:hanging="480"/>
        <w:rPr>
          <w:rFonts w:ascii="Cambria" w:hAnsi="Cambria" w:cs="Times New Roman"/>
          <w:noProof/>
        </w:rPr>
      </w:pPr>
      <w:r w:rsidRPr="008A2E27">
        <w:rPr>
          <w:rFonts w:ascii="Cambria" w:hAnsi="Cambria" w:cs="Times New Roman"/>
          <w:noProof/>
        </w:rPr>
        <w:t>Kallenbach M, Oh Y, Eilers EJ, et al (2014) A robust, simple, high-throughput technique for time-resolved plant volatile analysis in field experiments. Plant J 78:1060–1072. doi: 10.1111/tpj.12523</w:t>
      </w:r>
    </w:p>
    <w:p w14:paraId="684D0D7A" w14:textId="77777777" w:rsidR="008A2E27" w:rsidRPr="008A2E27" w:rsidRDefault="008A2E27" w:rsidP="008A2E27">
      <w:pPr>
        <w:widowControl w:val="0"/>
        <w:autoSpaceDE w:val="0"/>
        <w:autoSpaceDN w:val="0"/>
        <w:adjustRightInd w:val="0"/>
        <w:spacing w:before="180" w:after="180"/>
        <w:ind w:left="480" w:hanging="480"/>
        <w:rPr>
          <w:rFonts w:ascii="Cambria" w:hAnsi="Cambria" w:cs="Times New Roman"/>
          <w:noProof/>
        </w:rPr>
      </w:pPr>
      <w:r w:rsidRPr="008A2E27">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6F0AF143" w14:textId="77777777" w:rsidR="008A2E27" w:rsidRPr="008A2E27" w:rsidRDefault="008A2E27" w:rsidP="008A2E27">
      <w:pPr>
        <w:widowControl w:val="0"/>
        <w:autoSpaceDE w:val="0"/>
        <w:autoSpaceDN w:val="0"/>
        <w:adjustRightInd w:val="0"/>
        <w:spacing w:before="180" w:after="180"/>
        <w:ind w:left="480" w:hanging="480"/>
        <w:rPr>
          <w:rFonts w:ascii="Cambria" w:hAnsi="Cambria" w:cs="Times New Roman"/>
          <w:noProof/>
        </w:rPr>
      </w:pPr>
      <w:r w:rsidRPr="008A2E27">
        <w:rPr>
          <w:rFonts w:ascii="Cambria" w:hAnsi="Cambria" w:cs="Times New Roman"/>
          <w:noProof/>
        </w:rPr>
        <w:t>Liu J (2011) Overview of redundancy analysis and partial linear squares and their extension to the frequency domain. Dalhousie University</w:t>
      </w:r>
    </w:p>
    <w:p w14:paraId="11D67F6B" w14:textId="77777777" w:rsidR="008A2E27" w:rsidRPr="008A2E27" w:rsidRDefault="008A2E27" w:rsidP="008A2E27">
      <w:pPr>
        <w:widowControl w:val="0"/>
        <w:autoSpaceDE w:val="0"/>
        <w:autoSpaceDN w:val="0"/>
        <w:adjustRightInd w:val="0"/>
        <w:spacing w:before="180" w:after="180"/>
        <w:ind w:left="480" w:hanging="480"/>
        <w:rPr>
          <w:rFonts w:ascii="Cambria" w:hAnsi="Cambria" w:cs="Times New Roman"/>
          <w:noProof/>
        </w:rPr>
      </w:pPr>
      <w:r w:rsidRPr="008A2E27">
        <w:rPr>
          <w:rFonts w:ascii="Cambria" w:hAnsi="Cambria" w:cs="Times New Roman"/>
          <w:noProof/>
        </w:rPr>
        <w:t>Porter J, Arzberger P, Braun H-W, et al (2005) Wireless Sensor Networks for Ecology. Bioscience 55:561–572. doi: 10.1641/0006-3568(2005)055[0561:wsnfe]2.0.co;2</w:t>
      </w:r>
    </w:p>
    <w:p w14:paraId="6CE2EAE2" w14:textId="77777777" w:rsidR="008A2E27" w:rsidRPr="008A2E27" w:rsidRDefault="008A2E27" w:rsidP="008A2E27">
      <w:pPr>
        <w:widowControl w:val="0"/>
        <w:autoSpaceDE w:val="0"/>
        <w:autoSpaceDN w:val="0"/>
        <w:adjustRightInd w:val="0"/>
        <w:spacing w:before="180" w:after="180"/>
        <w:ind w:left="480" w:hanging="480"/>
        <w:rPr>
          <w:rFonts w:ascii="Cambria" w:hAnsi="Cambria" w:cs="Times New Roman"/>
          <w:noProof/>
        </w:rPr>
      </w:pPr>
      <w:r w:rsidRPr="008A2E27">
        <w:rPr>
          <w:rFonts w:ascii="Cambria" w:hAnsi="Cambria" w:cs="Times New Roman"/>
          <w:noProof/>
        </w:rPr>
        <w:t>Roughgarden J, Running SW, Matson PA (1991) What Does Remote Sensing Do For Ecology? Ecology 72:1918–1922. doi: 10.2307/1941546</w:t>
      </w:r>
    </w:p>
    <w:p w14:paraId="5859D716" w14:textId="77777777" w:rsidR="008A2E27" w:rsidRPr="008A2E27" w:rsidRDefault="008A2E27" w:rsidP="008A2E27">
      <w:pPr>
        <w:widowControl w:val="0"/>
        <w:autoSpaceDE w:val="0"/>
        <w:autoSpaceDN w:val="0"/>
        <w:adjustRightInd w:val="0"/>
        <w:spacing w:before="180" w:after="180"/>
        <w:ind w:left="480" w:hanging="480"/>
        <w:rPr>
          <w:rFonts w:ascii="Cambria" w:hAnsi="Cambria" w:cs="Times New Roman"/>
          <w:noProof/>
        </w:rPr>
      </w:pPr>
      <w:r w:rsidRPr="008A2E27">
        <w:rPr>
          <w:rFonts w:ascii="Cambria" w:hAnsi="Cambria" w:cs="Times New Roman"/>
          <w:noProof/>
        </w:rPr>
        <w:t>Silvertown J (2009) A new dawn for citizen science. Trends Ecol Evol 24:467–471. doi: 10.1016/J.TREE.2009.03.017</w:t>
      </w:r>
    </w:p>
    <w:p w14:paraId="099D51EB" w14:textId="77777777" w:rsidR="008A2E27" w:rsidRPr="008A2E27" w:rsidRDefault="008A2E27" w:rsidP="008A2E27">
      <w:pPr>
        <w:widowControl w:val="0"/>
        <w:autoSpaceDE w:val="0"/>
        <w:autoSpaceDN w:val="0"/>
        <w:adjustRightInd w:val="0"/>
        <w:spacing w:before="180" w:after="180"/>
        <w:ind w:left="480" w:hanging="480"/>
        <w:rPr>
          <w:rFonts w:ascii="Cambria" w:hAnsi="Cambria" w:cs="Times New Roman"/>
          <w:noProof/>
        </w:rPr>
      </w:pPr>
      <w:r w:rsidRPr="008A2E27">
        <w:rPr>
          <w:rFonts w:ascii="Cambria" w:hAnsi="Cambria" w:cs="Times New Roman"/>
          <w:noProof/>
        </w:rPr>
        <w:t>Soininen EM, Valentini A, Coissac E, et al (2009) Analysing diet of small herbivores: the efficiency of DNA barcoding coupled with high-throughput pyrosequencing for deciphering the composition of complex plant mixtures. Front Zool 6:16. doi: 10.1186/1742-9994-6-16</w:t>
      </w:r>
    </w:p>
    <w:p w14:paraId="735C5F90" w14:textId="77777777" w:rsidR="008A2E27" w:rsidRPr="008A2E27" w:rsidRDefault="008A2E27" w:rsidP="008A2E27">
      <w:pPr>
        <w:widowControl w:val="0"/>
        <w:autoSpaceDE w:val="0"/>
        <w:autoSpaceDN w:val="0"/>
        <w:adjustRightInd w:val="0"/>
        <w:spacing w:before="180" w:after="180"/>
        <w:ind w:left="480" w:hanging="480"/>
        <w:rPr>
          <w:rFonts w:ascii="Cambria" w:hAnsi="Cambria" w:cs="Times New Roman"/>
          <w:noProof/>
        </w:rPr>
      </w:pPr>
      <w:r w:rsidRPr="008A2E27">
        <w:rPr>
          <w:rFonts w:ascii="Cambria" w:hAnsi="Cambria" w:cs="Times New Roman"/>
          <w:noProof/>
        </w:rPr>
        <w:t>Worley B, Powers R (2016) PCA as a Practical Indicator of OPLS-DA Model Reliability. Curr Metabolomics 4:97–103. doi: 10.2174/2213235X04666160613122429</w:t>
      </w:r>
    </w:p>
    <w:p w14:paraId="39CB042F" w14:textId="77777777" w:rsidR="008A2E27" w:rsidRPr="008A2E27" w:rsidRDefault="008A2E27" w:rsidP="008A2E27">
      <w:pPr>
        <w:widowControl w:val="0"/>
        <w:autoSpaceDE w:val="0"/>
        <w:autoSpaceDN w:val="0"/>
        <w:adjustRightInd w:val="0"/>
        <w:spacing w:before="180" w:after="180"/>
        <w:ind w:left="480" w:hanging="480"/>
        <w:rPr>
          <w:rFonts w:ascii="Cambria" w:hAnsi="Cambria"/>
          <w:noProof/>
        </w:rPr>
      </w:pPr>
      <w:r w:rsidRPr="008A2E27">
        <w:rPr>
          <w:rFonts w:ascii="Cambria" w:hAnsi="Cambria" w:cs="Times New Roman"/>
          <w:noProof/>
        </w:rPr>
        <w:t>Wright IJ, Reich PB, Westoby M, et al (2004) The worldwide leaf economics spectrum. Nature 428:821–827</w:t>
      </w:r>
    </w:p>
    <w:p w14:paraId="0A63E2CC" w14:textId="649FBFE5" w:rsidR="005916EF" w:rsidRPr="00632140" w:rsidRDefault="005916EF" w:rsidP="008A2E27">
      <w:pPr>
        <w:widowControl w:val="0"/>
        <w:autoSpaceDE w:val="0"/>
        <w:autoSpaceDN w:val="0"/>
        <w:adjustRightInd w:val="0"/>
        <w:spacing w:before="180" w:after="180"/>
        <w:ind w:left="480" w:hanging="480"/>
      </w:pPr>
      <w:r>
        <w:fldChar w:fldCharType="end"/>
      </w:r>
    </w:p>
    <w:sectPr w:rsidR="005916EF"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ott, Eric R." w:date="2018-07-02T08:11:00Z" w:initials="SER">
    <w:p w14:paraId="79B4F977" w14:textId="28570182" w:rsidR="00367C82" w:rsidRDefault="00367C82">
      <w:pPr>
        <w:pStyle w:val="CommentText"/>
      </w:pPr>
      <w:r>
        <w:rPr>
          <w:rStyle w:val="CommentReference"/>
        </w:rPr>
        <w:annotationRef/>
      </w:r>
      <w:r>
        <w:t>Could be a higher impact factor/ better citation</w:t>
      </w:r>
    </w:p>
  </w:comment>
  <w:comment w:id="2" w:author="Scott, Eric R." w:date="2018-07-28T19:18:00Z" w:initials="SER">
    <w:p w14:paraId="6298D534" w14:textId="6452C260" w:rsidR="004D4BCE" w:rsidRDefault="004D4BCE">
      <w:pPr>
        <w:pStyle w:val="CommentText"/>
      </w:pPr>
      <w:r>
        <w:rPr>
          <w:rStyle w:val="CommentReference"/>
        </w:rPr>
        <w:annotationRef/>
      </w:r>
      <w:r>
        <w:t>I don’t like this wording, but I don’t know how to fix it yet</w:t>
      </w:r>
    </w:p>
  </w:comment>
  <w:comment w:id="3" w:author="Scott, Eric R." w:date="2018-07-15T11:32:00Z" w:initials="SER">
    <w:p w14:paraId="7901F4A8" w14:textId="0CC86602" w:rsidR="0002229B" w:rsidRDefault="0002229B">
      <w:pPr>
        <w:pStyle w:val="CommentText"/>
      </w:pPr>
      <w:r>
        <w:rPr>
          <w:rStyle w:val="CommentReference"/>
        </w:rPr>
        <w:annotationRef/>
      </w:r>
      <w:r>
        <w:t>How common is this really?  Need to find example papers that do this.</w:t>
      </w:r>
    </w:p>
  </w:comment>
  <w:comment w:id="12" w:author="Scott, Eric R." w:date="2018-05-29T16:27:00Z" w:initials="SER">
    <w:p w14:paraId="0C01FD1A" w14:textId="77777777" w:rsidR="00441AFF" w:rsidRDefault="00441AFF">
      <w:pPr>
        <w:pStyle w:val="CommentText"/>
      </w:pPr>
      <w:r>
        <w:rPr>
          <w:rStyle w:val="CommentReference"/>
        </w:rPr>
        <w:annotationRef/>
      </w:r>
      <w:r>
        <w:t>For these data I used OPLS-DA because only one PLS-DA axis was significant.  Because I can’t really create a compelling plot in 1 dimension</w:t>
      </w:r>
      <w:r w:rsidR="00632140">
        <w:t>, and I don’t want to force an extra predictive axis, I did OPLS-DA to put orthogonal covariation on the y-axis.  I can talk about when to do OPLS-DA over PLS-DA in the paper, if you think it’s valu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B4F977" w15:done="0"/>
  <w15:commentEx w15:paraId="6298D534" w15:done="0"/>
  <w15:commentEx w15:paraId="7901F4A8" w15:done="0"/>
  <w15:commentEx w15:paraId="0C01FD1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B4F977" w16cid:durableId="1EE45C9F"/>
  <w16cid:commentId w16cid:paraId="6298D534" w16cid:durableId="1F074021"/>
  <w16cid:commentId w16cid:paraId="7901F4A8" w16cid:durableId="1EF5AF5C"/>
  <w16cid:commentId w16cid:paraId="0C01FD1A" w16cid:durableId="1EB7FD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1F54BF" w14:textId="77777777" w:rsidR="00257735" w:rsidRDefault="00257735">
      <w:pPr>
        <w:spacing w:after="0"/>
      </w:pPr>
      <w:r>
        <w:separator/>
      </w:r>
    </w:p>
  </w:endnote>
  <w:endnote w:type="continuationSeparator" w:id="0">
    <w:p w14:paraId="25A2984A" w14:textId="77777777" w:rsidR="00257735" w:rsidRDefault="0025773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10538C" w14:textId="77777777" w:rsidR="00257735" w:rsidRDefault="00257735">
      <w:r>
        <w:separator/>
      </w:r>
    </w:p>
  </w:footnote>
  <w:footnote w:type="continuationSeparator" w:id="0">
    <w:p w14:paraId="737A3752" w14:textId="77777777" w:rsidR="00257735" w:rsidRDefault="002577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AB92AA66"/>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8AE6F948"/>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D5A82170"/>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1EECB430"/>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6A465CDE"/>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23B67E66"/>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A386D716"/>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838B700"/>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3E8C1260"/>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175EE3FC"/>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E67E3B"/>
    <w:multiLevelType w:val="hybridMultilevel"/>
    <w:tmpl w:val="C590D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B50AA8"/>
    <w:multiLevelType w:val="hybridMultilevel"/>
    <w:tmpl w:val="AD5AD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3"/>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4"/>
  </w:num>
  <w:num w:numId="17">
    <w:abstractNumId w:val="17"/>
  </w:num>
  <w:num w:numId="18">
    <w:abstractNumId w:val="16"/>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Windows Live" w15:userId="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422E"/>
    <w:rsid w:val="00011C8B"/>
    <w:rsid w:val="0002229B"/>
    <w:rsid w:val="00023E52"/>
    <w:rsid w:val="0016186D"/>
    <w:rsid w:val="001668E5"/>
    <w:rsid w:val="0018671C"/>
    <w:rsid w:val="001C2C57"/>
    <w:rsid w:val="001F37AC"/>
    <w:rsid w:val="00224800"/>
    <w:rsid w:val="00257735"/>
    <w:rsid w:val="00292305"/>
    <w:rsid w:val="002B04D6"/>
    <w:rsid w:val="00367C82"/>
    <w:rsid w:val="003A3887"/>
    <w:rsid w:val="00433330"/>
    <w:rsid w:val="00441AFF"/>
    <w:rsid w:val="00462571"/>
    <w:rsid w:val="004D4BCE"/>
    <w:rsid w:val="004E29B3"/>
    <w:rsid w:val="00590D07"/>
    <w:rsid w:val="005916EF"/>
    <w:rsid w:val="00604AA8"/>
    <w:rsid w:val="00632140"/>
    <w:rsid w:val="0065198D"/>
    <w:rsid w:val="0066160A"/>
    <w:rsid w:val="00691785"/>
    <w:rsid w:val="006A3824"/>
    <w:rsid w:val="006E33FE"/>
    <w:rsid w:val="00720566"/>
    <w:rsid w:val="00784D58"/>
    <w:rsid w:val="0083131C"/>
    <w:rsid w:val="00875959"/>
    <w:rsid w:val="008A2E27"/>
    <w:rsid w:val="008D6863"/>
    <w:rsid w:val="00984218"/>
    <w:rsid w:val="00A716B7"/>
    <w:rsid w:val="00B86B75"/>
    <w:rsid w:val="00BC48D5"/>
    <w:rsid w:val="00C36279"/>
    <w:rsid w:val="00C50D52"/>
    <w:rsid w:val="00C67D42"/>
    <w:rsid w:val="00C67F7A"/>
    <w:rsid w:val="00CA1D78"/>
    <w:rsid w:val="00DB0064"/>
    <w:rsid w:val="00DB20B9"/>
    <w:rsid w:val="00DE7CA4"/>
    <w:rsid w:val="00E315A3"/>
    <w:rsid w:val="00FA73C9"/>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9C92BB-8C96-CE4B-BE48-5905B1CAC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1</Pages>
  <Words>9374</Words>
  <Characters>53438</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62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12</cp:revision>
  <dcterms:created xsi:type="dcterms:W3CDTF">2018-07-02T14:57:00Z</dcterms:created>
  <dcterms:modified xsi:type="dcterms:W3CDTF">2018-07-28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and-experimental-botany</vt:lpwstr>
  </property>
  <property fmtid="{D5CDD505-2E9C-101B-9397-08002B2CF9AE}" pid="11" name="Mendeley Recent Style Name 4_1">
    <vt:lpwstr>Environmental and Experimental Botan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